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74DF3C" w14:textId="0D8530E6" w:rsidR="00696762" w:rsidRDefault="003F7264" w:rsidP="00696762">
      <w:pPr>
        <w:widowControl/>
        <w:autoSpaceDE/>
        <w:autoSpaceDN/>
        <w:spacing w:before="360" w:line="360" w:lineRule="auto"/>
        <w:jc w:val="center"/>
        <w:rPr>
          <w:rFonts w:ascii="Calibri" w:eastAsia="Calibri" w:hAnsi="Calibri" w:cs="Calibri"/>
          <w:b/>
          <w:bCs/>
          <w:sz w:val="44"/>
          <w:szCs w:val="36"/>
          <w:lang w:val="en-GB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44113375" wp14:editId="739F13F6">
                <wp:simplePos x="0" y="0"/>
                <wp:positionH relativeFrom="page">
                  <wp:posOffset>1001395</wp:posOffset>
                </wp:positionH>
                <wp:positionV relativeFrom="page">
                  <wp:posOffset>1496695</wp:posOffset>
                </wp:positionV>
                <wp:extent cx="1080000" cy="766800"/>
                <wp:effectExtent l="0" t="19050" r="25400" b="14605"/>
                <wp:wrapNone/>
                <wp:docPr id="4" name="Gruppo 1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1080000" cy="766800"/>
                          <a:chOff x="0" y="0"/>
                          <a:chExt cx="3600000" cy="2556002"/>
                        </a:xfrm>
                      </wpg:grpSpPr>
                      <wpg:grpSp>
                        <wpg:cNvPr id="5" name="Gruppo 5"/>
                        <wpg:cNvGrpSpPr/>
                        <wpg:grpSpPr>
                          <a:xfrm>
                            <a:off x="0" y="1323693"/>
                            <a:ext cx="1143150" cy="1232309"/>
                            <a:chOff x="0" y="1323692"/>
                            <a:chExt cx="1143150" cy="1278151"/>
                          </a:xfrm>
                        </wpg:grpSpPr>
                        <wps:wsp>
                          <wps:cNvPr id="6" name="Figura a mano libera: forma 6"/>
                          <wps:cNvSpPr/>
                          <wps:spPr>
                            <a:xfrm>
                              <a:off x="165612" y="1323692"/>
                              <a:ext cx="596656" cy="580261"/>
                            </a:xfrm>
                            <a:custGeom>
                              <a:avLst/>
                              <a:gdLst>
                                <a:gd name="connsiteX0" fmla="*/ 3915 w 596043"/>
                                <a:gd name="connsiteY0" fmla="*/ 292627 h 582857"/>
                                <a:gd name="connsiteX1" fmla="*/ 592864 w 596043"/>
                                <a:gd name="connsiteY1" fmla="*/ 292627 h 582857"/>
                                <a:gd name="connsiteX2" fmla="*/ 3915 w 596043"/>
                                <a:gd name="connsiteY2" fmla="*/ 292627 h 582857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</a:cxnLst>
                              <a:rect l="l" t="t" r="r" b="b"/>
                              <a:pathLst>
                                <a:path w="596043" h="582857">
                                  <a:moveTo>
                                    <a:pt x="3915" y="292627"/>
                                  </a:moveTo>
                                  <a:cubicBezTo>
                                    <a:pt x="32240" y="677629"/>
                                    <a:pt x="564591" y="677550"/>
                                    <a:pt x="592864" y="292627"/>
                                  </a:cubicBezTo>
                                  <a:cubicBezTo>
                                    <a:pt x="564539" y="-92376"/>
                                    <a:pt x="32213" y="-92270"/>
                                    <a:pt x="3915" y="292627"/>
                                  </a:cubicBezTo>
                                  <a:close/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7" name="Figura a mano libera: forma 7"/>
                          <wps:cNvSpPr/>
                          <wps:spPr>
                            <a:xfrm>
                              <a:off x="460323" y="1904479"/>
                              <a:ext cx="5280" cy="144409"/>
                            </a:xfrm>
                            <a:custGeom>
                              <a:avLst/>
                              <a:gdLst>
                                <a:gd name="connsiteX0" fmla="*/ 3914 w 5274"/>
                                <a:gd name="connsiteY0" fmla="*/ 3914 h 145055"/>
                                <a:gd name="connsiteX1" fmla="*/ 3914 w 5274"/>
                                <a:gd name="connsiteY1" fmla="*/ 141796 h 145055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</a:cxnLst>
                              <a:rect l="l" t="t" r="r" b="b"/>
                              <a:pathLst>
                                <a:path w="5274" h="145055">
                                  <a:moveTo>
                                    <a:pt x="3914" y="3914"/>
                                  </a:moveTo>
                                  <a:lnTo>
                                    <a:pt x="3914" y="141796"/>
                                  </a:lnTo>
                                </a:path>
                              </a:pathLst>
                            </a:custGeom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8" name="Figura a mano libera: forma 8"/>
                          <wps:cNvSpPr/>
                          <wps:spPr>
                            <a:xfrm>
                              <a:off x="0" y="2016330"/>
                              <a:ext cx="1143150" cy="585513"/>
                            </a:xfrm>
                            <a:custGeom>
                              <a:avLst/>
                              <a:gdLst>
                                <a:gd name="connsiteX0" fmla="*/ 1140565 w 1141978"/>
                                <a:gd name="connsiteY0" fmla="*/ 3915 h 588132"/>
                                <a:gd name="connsiteX1" fmla="*/ 1054165 w 1141978"/>
                                <a:gd name="connsiteY1" fmla="*/ 3915 h 588132"/>
                                <a:gd name="connsiteX2" fmla="*/ 1054165 w 1141978"/>
                                <a:gd name="connsiteY2" fmla="*/ 493963 h 588132"/>
                                <a:gd name="connsiteX3" fmla="*/ 946112 w 1141978"/>
                                <a:gd name="connsiteY3" fmla="*/ 493963 h 588132"/>
                                <a:gd name="connsiteX4" fmla="*/ 3915 w 1141978"/>
                                <a:gd name="connsiteY4" fmla="*/ 494016 h 588132"/>
                                <a:gd name="connsiteX5" fmla="*/ 567835 w 1141978"/>
                                <a:gd name="connsiteY5" fmla="*/ 493963 h 588132"/>
                                <a:gd name="connsiteX6" fmla="*/ 567835 w 1141978"/>
                                <a:gd name="connsiteY6" fmla="*/ 585533 h 588132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  <a:cxn ang="0">
                                  <a:pos x="connsiteX3" y="connsiteY3"/>
                                </a:cxn>
                                <a:cxn ang="0">
                                  <a:pos x="connsiteX4" y="connsiteY4"/>
                                </a:cxn>
                                <a:cxn ang="0">
                                  <a:pos x="connsiteX5" y="connsiteY5"/>
                                </a:cxn>
                                <a:cxn ang="0">
                                  <a:pos x="connsiteX6" y="connsiteY6"/>
                                </a:cxn>
                              </a:cxnLst>
                              <a:rect l="l" t="t" r="r" b="b"/>
                              <a:pathLst>
                                <a:path w="1141978" h="588132">
                                  <a:moveTo>
                                    <a:pt x="1140565" y="3915"/>
                                  </a:moveTo>
                                  <a:lnTo>
                                    <a:pt x="1054165" y="3915"/>
                                  </a:lnTo>
                                  <a:lnTo>
                                    <a:pt x="1054165" y="493963"/>
                                  </a:lnTo>
                                  <a:lnTo>
                                    <a:pt x="946112" y="493963"/>
                                  </a:lnTo>
                                  <a:cubicBezTo>
                                    <a:pt x="927387" y="-115083"/>
                                    <a:pt x="19897" y="-106143"/>
                                    <a:pt x="3915" y="494016"/>
                                  </a:cubicBezTo>
                                  <a:cubicBezTo>
                                    <a:pt x="3915" y="493963"/>
                                    <a:pt x="567835" y="493963"/>
                                    <a:pt x="567835" y="493963"/>
                                  </a:cubicBezTo>
                                  <a:lnTo>
                                    <a:pt x="567835" y="585533"/>
                                  </a:lnTo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</wpg:grpSp>
                      <wpg:grpSp>
                        <wpg:cNvPr id="9" name="Gruppo 9"/>
                        <wpg:cNvGrpSpPr/>
                        <wpg:grpSpPr>
                          <a:xfrm>
                            <a:off x="1287615" y="1320371"/>
                            <a:ext cx="1071868" cy="1143339"/>
                            <a:chOff x="1287615" y="1320371"/>
                            <a:chExt cx="1071868" cy="1185872"/>
                          </a:xfrm>
                        </wpg:grpSpPr>
                        <wps:wsp>
                          <wps:cNvPr id="10" name="Figura a mano libera: forma 10"/>
                          <wps:cNvSpPr/>
                          <wps:spPr>
                            <a:xfrm>
                              <a:off x="1453200" y="1320371"/>
                              <a:ext cx="596656" cy="580261"/>
                            </a:xfrm>
                            <a:custGeom>
                              <a:avLst/>
                              <a:gdLst>
                                <a:gd name="connsiteX0" fmla="*/ 3915 w 596043"/>
                                <a:gd name="connsiteY0" fmla="*/ 292637 h 582857"/>
                                <a:gd name="connsiteX1" fmla="*/ 592864 w 596043"/>
                                <a:gd name="connsiteY1" fmla="*/ 292637 h 582857"/>
                                <a:gd name="connsiteX2" fmla="*/ 3915 w 596043"/>
                                <a:gd name="connsiteY2" fmla="*/ 292637 h 582857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</a:cxnLst>
                              <a:rect l="l" t="t" r="r" b="b"/>
                              <a:pathLst>
                                <a:path w="596043" h="582857">
                                  <a:moveTo>
                                    <a:pt x="3915" y="292637"/>
                                  </a:moveTo>
                                  <a:cubicBezTo>
                                    <a:pt x="32266" y="677639"/>
                                    <a:pt x="564592" y="677560"/>
                                    <a:pt x="592864" y="292637"/>
                                  </a:cubicBezTo>
                                  <a:cubicBezTo>
                                    <a:pt x="564512" y="-92392"/>
                                    <a:pt x="32213" y="-92260"/>
                                    <a:pt x="3915" y="292637"/>
                                  </a:cubicBezTo>
                                  <a:close/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13" name="Figura a mano libera: forma 13"/>
                          <wps:cNvSpPr/>
                          <wps:spPr>
                            <a:xfrm>
                              <a:off x="1747937" y="1901168"/>
                              <a:ext cx="5280" cy="136532"/>
                            </a:xfrm>
                            <a:custGeom>
                              <a:avLst/>
                              <a:gdLst>
                                <a:gd name="connsiteX0" fmla="*/ 3915 w 5274"/>
                                <a:gd name="connsiteY0" fmla="*/ 3914 h 137142"/>
                                <a:gd name="connsiteX1" fmla="*/ 3915 w 5274"/>
                                <a:gd name="connsiteY1" fmla="*/ 134833 h 137142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</a:cxnLst>
                              <a:rect l="l" t="t" r="r" b="b"/>
                              <a:pathLst>
                                <a:path w="5274" h="137142">
                                  <a:moveTo>
                                    <a:pt x="3915" y="3914"/>
                                  </a:moveTo>
                                  <a:lnTo>
                                    <a:pt x="3915" y="134833"/>
                                  </a:lnTo>
                                </a:path>
                              </a:pathLst>
                            </a:custGeom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14" name="Figura a mano libera: forma 14"/>
                          <wps:cNvSpPr/>
                          <wps:spPr>
                            <a:xfrm>
                              <a:off x="1287615" y="2038883"/>
                              <a:ext cx="1071868" cy="467360"/>
                            </a:xfrm>
                            <a:custGeom>
                              <a:avLst/>
                              <a:gdLst>
                                <a:gd name="connsiteX0" fmla="*/ 1068723 w 1070769"/>
                                <a:gd name="connsiteY0" fmla="*/ 467958 h 469450"/>
                                <a:gd name="connsiteX1" fmla="*/ 947484 w 1070769"/>
                                <a:gd name="connsiteY1" fmla="*/ 466534 h 469450"/>
                                <a:gd name="connsiteX2" fmla="*/ 808152 w 1070769"/>
                                <a:gd name="connsiteY2" fmla="*/ 134595 h 469450"/>
                                <a:gd name="connsiteX3" fmla="*/ 3915 w 1070769"/>
                                <a:gd name="connsiteY3" fmla="*/ 467958 h 469450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  <a:cxn ang="0">
                                  <a:pos x="connsiteX3" y="connsiteY3"/>
                                </a:cxn>
                              </a:cxnLst>
                              <a:rect l="l" t="t" r="r" b="b"/>
                              <a:pathLst>
                                <a:path w="1070769" h="469450">
                                  <a:moveTo>
                                    <a:pt x="1068723" y="467958"/>
                                  </a:moveTo>
                                  <a:cubicBezTo>
                                    <a:pt x="990921" y="466534"/>
                                    <a:pt x="947484" y="466534"/>
                                    <a:pt x="947484" y="466534"/>
                                  </a:cubicBezTo>
                                  <a:cubicBezTo>
                                    <a:pt x="944319" y="458938"/>
                                    <a:pt x="958640" y="311641"/>
                                    <a:pt x="808152" y="134595"/>
                                  </a:cubicBezTo>
                                  <a:cubicBezTo>
                                    <a:pt x="493989" y="-143911"/>
                                    <a:pt x="29049" y="48590"/>
                                    <a:pt x="3915" y="467958"/>
                                  </a:cubicBezTo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</wpg:grpSp>
                      <wpg:grpSp>
                        <wpg:cNvPr id="15" name="Gruppo 15"/>
                        <wpg:cNvGrpSpPr/>
                        <wpg:grpSpPr>
                          <a:xfrm>
                            <a:off x="2414609" y="1310913"/>
                            <a:ext cx="1185391" cy="1163337"/>
                            <a:chOff x="2414609" y="1310912"/>
                            <a:chExt cx="1185391" cy="1206613"/>
                          </a:xfrm>
                        </wpg:grpSpPr>
                        <wps:wsp>
                          <wps:cNvPr id="16" name="Figura a mano libera: forma 16"/>
                          <wps:cNvSpPr/>
                          <wps:spPr>
                            <a:xfrm>
                              <a:off x="2782818" y="1310912"/>
                              <a:ext cx="617776" cy="601266"/>
                            </a:xfrm>
                            <a:custGeom>
                              <a:avLst/>
                              <a:gdLst>
                                <a:gd name="connsiteX0" fmla="*/ 603096 w 617142"/>
                                <a:gd name="connsiteY0" fmla="*/ 302886 h 603956"/>
                                <a:gd name="connsiteX1" fmla="*/ 14173 w 617142"/>
                                <a:gd name="connsiteY1" fmla="*/ 302886 h 603956"/>
                                <a:gd name="connsiteX2" fmla="*/ 603096 w 617142"/>
                                <a:gd name="connsiteY2" fmla="*/ 302886 h 603956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</a:cxnLst>
                              <a:rect l="l" t="t" r="r" b="b"/>
                              <a:pathLst>
                                <a:path w="617142" h="603956">
                                  <a:moveTo>
                                    <a:pt x="603096" y="302886"/>
                                  </a:moveTo>
                                  <a:cubicBezTo>
                                    <a:pt x="574771" y="687888"/>
                                    <a:pt x="42393" y="687809"/>
                                    <a:pt x="14173" y="302886"/>
                                  </a:cubicBezTo>
                                  <a:cubicBezTo>
                                    <a:pt x="42498" y="-82117"/>
                                    <a:pt x="574824" y="-82011"/>
                                    <a:pt x="603096" y="302886"/>
                                  </a:cubicBezTo>
                                  <a:close/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17" name="Figura a mano libera: forma 17"/>
                          <wps:cNvSpPr/>
                          <wps:spPr>
                            <a:xfrm>
                              <a:off x="3077608" y="1891699"/>
                              <a:ext cx="26401" cy="178542"/>
                            </a:xfrm>
                            <a:custGeom>
                              <a:avLst/>
                              <a:gdLst>
                                <a:gd name="connsiteX0" fmla="*/ 14173 w 26373"/>
                                <a:gd name="connsiteY0" fmla="*/ 14173 h 179340"/>
                                <a:gd name="connsiteX1" fmla="*/ 14173 w 26373"/>
                                <a:gd name="connsiteY1" fmla="*/ 166507 h 179340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</a:cxnLst>
                              <a:rect l="l" t="t" r="r" b="b"/>
                              <a:pathLst>
                                <a:path w="26373" h="179340">
                                  <a:moveTo>
                                    <a:pt x="14173" y="14173"/>
                                  </a:moveTo>
                                  <a:lnTo>
                                    <a:pt x="14173" y="166507"/>
                                  </a:lnTo>
                                </a:path>
                              </a:pathLst>
                            </a:custGeom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  <wps:wsp>
                          <wps:cNvPr id="18" name="Figura a mano libera: forma 18"/>
                          <wps:cNvSpPr/>
                          <wps:spPr>
                            <a:xfrm>
                              <a:off x="2414609" y="2034411"/>
                              <a:ext cx="1185391" cy="483114"/>
                            </a:xfrm>
                            <a:custGeom>
                              <a:avLst/>
                              <a:gdLst>
                                <a:gd name="connsiteX0" fmla="*/ 14173 w 1184175"/>
                                <a:gd name="connsiteY0" fmla="*/ 138727 h 485275"/>
                                <a:gd name="connsiteX1" fmla="*/ 100573 w 1184175"/>
                                <a:gd name="connsiteY1" fmla="*/ 138727 h 485275"/>
                                <a:gd name="connsiteX2" fmla="*/ 100573 w 1184175"/>
                                <a:gd name="connsiteY2" fmla="*/ 465971 h 485275"/>
                                <a:gd name="connsiteX3" fmla="*/ 208626 w 1184175"/>
                                <a:gd name="connsiteY3" fmla="*/ 465971 h 485275"/>
                                <a:gd name="connsiteX4" fmla="*/ 1172529 w 1184175"/>
                                <a:gd name="connsiteY4" fmla="*/ 473198 h 485275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  <a:cxn ang="0">
                                  <a:pos x="connsiteX3" y="connsiteY3"/>
                                </a:cxn>
                                <a:cxn ang="0">
                                  <a:pos x="connsiteX4" y="connsiteY4"/>
                                </a:cxn>
                              </a:cxnLst>
                              <a:rect l="l" t="t" r="r" b="b"/>
                              <a:pathLst>
                                <a:path w="1184175" h="485275">
                                  <a:moveTo>
                                    <a:pt x="14173" y="138727"/>
                                  </a:moveTo>
                                  <a:lnTo>
                                    <a:pt x="100573" y="138727"/>
                                  </a:lnTo>
                                  <a:lnTo>
                                    <a:pt x="100573" y="465971"/>
                                  </a:lnTo>
                                  <a:lnTo>
                                    <a:pt x="208626" y="465971"/>
                                  </a:lnTo>
                                  <a:cubicBezTo>
                                    <a:pt x="231650" y="-135928"/>
                                    <a:pt x="1148450" y="-139330"/>
                                    <a:pt x="1172529" y="473198"/>
                                  </a:cubicBezTo>
                                </a:path>
                              </a:pathLst>
                            </a:custGeom>
                            <a:noFill/>
                            <a:ln w="12700" cap="flat">
                              <a:solidFill>
                                <a:srgbClr val="9A2583"/>
                              </a:solidFill>
                              <a:prstDash val="solid"/>
                              <a:round/>
                            </a:ln>
                          </wps:spPr>
                          <wps:bodyPr rtlCol="0" anchor="ctr"/>
                        </wps:wsp>
                      </wpg:grpSp>
                      <wps:wsp>
                        <wps:cNvPr id="19" name="Figura a mano libera: forma 19"/>
                        <wps:cNvSpPr/>
                        <wps:spPr>
                          <a:xfrm>
                            <a:off x="199008" y="0"/>
                            <a:ext cx="546494" cy="196982"/>
                          </a:xfrm>
                          <a:custGeom>
                            <a:avLst/>
                            <a:gdLst>
                              <a:gd name="connsiteX0" fmla="*/ 3915 w 545934"/>
                              <a:gd name="connsiteY0" fmla="*/ 249928 h 253187"/>
                              <a:gd name="connsiteX1" fmla="*/ 271660 w 545934"/>
                              <a:gd name="connsiteY1" fmla="*/ 3915 h 253187"/>
                              <a:gd name="connsiteX2" fmla="*/ 542991 w 545934"/>
                              <a:gd name="connsiteY2" fmla="*/ 249928 h 253187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</a:cxnLst>
                            <a:rect l="l" t="t" r="r" b="b"/>
                            <a:pathLst>
                              <a:path w="545934" h="253187">
                                <a:moveTo>
                                  <a:pt x="3915" y="249928"/>
                                </a:moveTo>
                                <a:lnTo>
                                  <a:pt x="271660" y="3915"/>
                                </a:lnTo>
                                <a:lnTo>
                                  <a:pt x="542991" y="249928"/>
                                </a:ln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solid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0" name="Figura a mano libera: forma 20"/>
                        <wps:cNvSpPr/>
                        <wps:spPr>
                          <a:xfrm>
                            <a:off x="2758239" y="0"/>
                            <a:ext cx="546494" cy="196982"/>
                          </a:xfrm>
                          <a:custGeom>
                            <a:avLst/>
                            <a:gdLst>
                              <a:gd name="connsiteX0" fmla="*/ 3915 w 545934"/>
                              <a:gd name="connsiteY0" fmla="*/ 249928 h 253187"/>
                              <a:gd name="connsiteX1" fmla="*/ 271660 w 545934"/>
                              <a:gd name="connsiteY1" fmla="*/ 3915 h 253187"/>
                              <a:gd name="connsiteX2" fmla="*/ 542992 w 545934"/>
                              <a:gd name="connsiteY2" fmla="*/ 249928 h 253187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</a:cxnLst>
                            <a:rect l="l" t="t" r="r" b="b"/>
                            <a:pathLst>
                              <a:path w="545934" h="253187">
                                <a:moveTo>
                                  <a:pt x="3915" y="249928"/>
                                </a:moveTo>
                                <a:lnTo>
                                  <a:pt x="271660" y="3915"/>
                                </a:lnTo>
                                <a:lnTo>
                                  <a:pt x="542992" y="249928"/>
                                </a:ln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solid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2" name="Figura a mano libera: forma 22"/>
                        <wps:cNvSpPr/>
                        <wps:spPr>
                          <a:xfrm>
                            <a:off x="1458666" y="0"/>
                            <a:ext cx="567615" cy="213396"/>
                          </a:xfrm>
                          <a:custGeom>
                            <a:avLst/>
                            <a:gdLst>
                              <a:gd name="connsiteX0" fmla="*/ 14173 w 567032"/>
                              <a:gd name="connsiteY0" fmla="*/ 260187 h 274285"/>
                              <a:gd name="connsiteX1" fmla="*/ 281918 w 567032"/>
                              <a:gd name="connsiteY1" fmla="*/ 14173 h 274285"/>
                              <a:gd name="connsiteX2" fmla="*/ 553250 w 567032"/>
                              <a:gd name="connsiteY2" fmla="*/ 260187 h 274285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</a:cxnLst>
                            <a:rect l="l" t="t" r="r" b="b"/>
                            <a:pathLst>
                              <a:path w="567032" h="274285">
                                <a:moveTo>
                                  <a:pt x="14173" y="260187"/>
                                </a:moveTo>
                                <a:lnTo>
                                  <a:pt x="281918" y="14173"/>
                                </a:lnTo>
                                <a:lnTo>
                                  <a:pt x="553250" y="260187"/>
                                </a:ln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solid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3" name="Figura a mano libera: forma 23"/>
                        <wps:cNvSpPr/>
                        <wps:spPr>
                          <a:xfrm>
                            <a:off x="1724336" y="44704"/>
                            <a:ext cx="45719" cy="1190925"/>
                          </a:xfrm>
                          <a:custGeom>
                            <a:avLst/>
                            <a:gdLst>
                              <a:gd name="connsiteX0" fmla="*/ 14173 w 26373"/>
                              <a:gd name="connsiteY0" fmla="*/ 14173 h 1337143"/>
                              <a:gd name="connsiteX1" fmla="*/ 14173 w 26373"/>
                              <a:gd name="connsiteY1" fmla="*/ 1323862 h 1337143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</a:cxnLst>
                            <a:rect l="l" t="t" r="r" b="b"/>
                            <a:pathLst>
                              <a:path w="26373" h="1337143">
                                <a:moveTo>
                                  <a:pt x="14173" y="14173"/>
                                </a:moveTo>
                                <a:lnTo>
                                  <a:pt x="14173" y="1323862"/>
                                </a:lnTo>
                              </a:path>
                            </a:pathLst>
                          </a:custGeom>
                          <a:ln w="12700" cap="flat">
                            <a:solidFill>
                              <a:srgbClr val="9A2583"/>
                            </a:solidFill>
                            <a:prstDash val="solid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4" name="Figura a mano libera: forma 24"/>
                        <wps:cNvSpPr/>
                        <wps:spPr>
                          <a:xfrm>
                            <a:off x="468280" y="0"/>
                            <a:ext cx="498974" cy="1224443"/>
                          </a:xfrm>
                          <a:custGeom>
                            <a:avLst/>
                            <a:gdLst>
                              <a:gd name="connsiteX0" fmla="*/ 4457 w 498461"/>
                              <a:gd name="connsiteY0" fmla="*/ 3915 h 1360880"/>
                              <a:gd name="connsiteX1" fmla="*/ 5407 w 498461"/>
                              <a:gd name="connsiteY1" fmla="*/ 340785 h 1360880"/>
                              <a:gd name="connsiteX2" fmla="*/ 254084 w 498461"/>
                              <a:gd name="connsiteY2" fmla="*/ 584583 h 1360880"/>
                              <a:gd name="connsiteX3" fmla="*/ 485618 w 498461"/>
                              <a:gd name="connsiteY3" fmla="*/ 761867 h 1360880"/>
                              <a:gd name="connsiteX4" fmla="*/ 358998 w 498461"/>
                              <a:gd name="connsiteY4" fmla="*/ 1054931 h 1360880"/>
                              <a:gd name="connsiteX5" fmla="*/ 105732 w 498461"/>
                              <a:gd name="connsiteY5" fmla="*/ 1120047 h 1360880"/>
                              <a:gd name="connsiteX6" fmla="*/ 15297 w 498461"/>
                              <a:gd name="connsiteY6" fmla="*/ 1358834 h 136088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  <a:cxn ang="0">
                                <a:pos x="connsiteX5" y="connsiteY5"/>
                              </a:cxn>
                              <a:cxn ang="0">
                                <a:pos x="connsiteX6" y="connsiteY6"/>
                              </a:cxn>
                            </a:cxnLst>
                            <a:rect l="l" t="t" r="r" b="b"/>
                            <a:pathLst>
                              <a:path w="498461" h="1360880">
                                <a:moveTo>
                                  <a:pt x="4457" y="3915"/>
                                </a:moveTo>
                                <a:cubicBezTo>
                                  <a:pt x="4457" y="3915"/>
                                  <a:pt x="2743" y="288724"/>
                                  <a:pt x="5407" y="340785"/>
                                </a:cubicBezTo>
                                <a:cubicBezTo>
                                  <a:pt x="8071" y="392847"/>
                                  <a:pt x="24053" y="560372"/>
                                  <a:pt x="254084" y="584583"/>
                                </a:cubicBezTo>
                                <a:cubicBezTo>
                                  <a:pt x="391570" y="599062"/>
                                  <a:pt x="460299" y="671405"/>
                                  <a:pt x="485618" y="761867"/>
                                </a:cubicBezTo>
                                <a:cubicBezTo>
                                  <a:pt x="519482" y="882816"/>
                                  <a:pt x="467526" y="1007880"/>
                                  <a:pt x="358998" y="1054931"/>
                                </a:cubicBezTo>
                                <a:cubicBezTo>
                                  <a:pt x="261020" y="1097392"/>
                                  <a:pt x="229424" y="1065085"/>
                                  <a:pt x="105732" y="1120047"/>
                                </a:cubicBezTo>
                                <a:cubicBezTo>
                                  <a:pt x="8044" y="1163458"/>
                                  <a:pt x="9600" y="1351265"/>
                                  <a:pt x="15297" y="1358834"/>
                                </a:cubicBez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sysDash"/>
                            <a:miter/>
                          </a:ln>
                        </wps:spPr>
                        <wps:bodyPr rtlCol="0" anchor="ctr"/>
                      </wps:wsp>
                      <wps:wsp>
                        <wps:cNvPr id="25" name="Figura a mano libera: forma 25"/>
                        <wps:cNvSpPr/>
                        <wps:spPr>
                          <a:xfrm>
                            <a:off x="2703379" y="37247"/>
                            <a:ext cx="691698" cy="1190925"/>
                          </a:xfrm>
                          <a:custGeom>
                            <a:avLst/>
                            <a:gdLst>
                              <a:gd name="connsiteX0" fmla="*/ 326464 w 690989"/>
                              <a:gd name="connsiteY0" fmla="*/ 3915 h 1281759"/>
                              <a:gd name="connsiteX1" fmla="*/ 325910 w 690989"/>
                              <a:gd name="connsiteY1" fmla="*/ 288275 h 1281759"/>
                              <a:gd name="connsiteX2" fmla="*/ 3915 w 690989"/>
                              <a:gd name="connsiteY2" fmla="*/ 704346 h 1281759"/>
                              <a:gd name="connsiteX3" fmla="*/ 687704 w 690989"/>
                              <a:gd name="connsiteY3" fmla="*/ 1095071 h 1281759"/>
                              <a:gd name="connsiteX4" fmla="*/ 394640 w 690989"/>
                              <a:gd name="connsiteY4" fmla="*/ 1279582 h 1281759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  <a:cxn ang="0">
                                <a:pos x="connsiteX3" y="connsiteY3"/>
                              </a:cxn>
                              <a:cxn ang="0">
                                <a:pos x="connsiteX4" y="connsiteY4"/>
                              </a:cxn>
                            </a:cxnLst>
                            <a:rect l="l" t="t" r="r" b="b"/>
                            <a:pathLst>
                              <a:path w="690989" h="1281759">
                                <a:moveTo>
                                  <a:pt x="326464" y="3915"/>
                                </a:moveTo>
                                <a:lnTo>
                                  <a:pt x="325910" y="288275"/>
                                </a:lnTo>
                                <a:lnTo>
                                  <a:pt x="3915" y="704346"/>
                                </a:lnTo>
                                <a:lnTo>
                                  <a:pt x="687704" y="1095071"/>
                                </a:lnTo>
                                <a:lnTo>
                                  <a:pt x="394640" y="1279582"/>
                                </a:lnTo>
                              </a:path>
                            </a:pathLst>
                          </a:custGeom>
                          <a:noFill/>
                          <a:ln w="12700" cap="flat">
                            <a:solidFill>
                              <a:srgbClr val="9A2583"/>
                            </a:solidFill>
                            <a:prstDash val="dash"/>
                            <a:miter/>
                          </a:ln>
                        </wps:spPr>
                        <wps:bodyPr rtlCol="0" anchor="ctr"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  <w:pict>
              <v:group w14:anchorId="6BF93A77" id="Gruppo 10" o:spid="_x0000_s1026" style="position:absolute;margin-left:78.85pt;margin-top:117.85pt;width:85.05pt;height:60.4pt;z-index:251659264;mso-position-horizontal-relative:page;mso-position-vertical-relative:page;mso-width-relative:margin;mso-height-relative:margin" coordsize="36000,2556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">
                <o:lock v:ext="edit" aspectratio="t"/>
                <v:group id="Gruppo 5" o:spid="_x0000_s1027" style="position:absolute;top:13236;width:11431;height:12324" coordorigin=",13236" coordsize="11431,1278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">
                  <v:shape id="Figura a mano libera: forma 6" o:spid="_x0000_s1028" style="position:absolute;left:1656;top:13236;width:5966;height:5803;visibility:visible;mso-wrap-style:square;v-text-anchor:middle" coordsize="596043,58285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" path="m3915,292627v28325,385002,560676,384923,588949,c564539,-92376,32213,-92270,3915,292627xe" filled="f" strokecolor="#9a2583" strokeweight="1pt">
                    <v:path arrowok="t" o:connecttype="custom" o:connectlocs="3919,291324;593474,291324;3919,291324" o:connectangles="0,0,0"/>
                  </v:shape>
                  <v:shape id="Figura a mano libera: forma 7" o:spid="_x0000_s1029" style="position:absolute;left:4603;top:19044;width:53;height:1444;visibility:visible;mso-wrap-style:square;v-text-anchor:middle" coordsize="5274,1450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" path="m3914,3914r,137882e" filled="f" strokecolor="#9a2583" strokeweight="1pt">
                    <v:path arrowok="t" o:connecttype="custom" o:connectlocs="3918,3897;3918,141165" o:connectangles="0,0"/>
                  </v:shape>
                  <v:shape id="Figura a mano libera: forma 8" o:spid="_x0000_s1030" style="position:absolute;top:20163;width:11431;height:5855;visibility:visible;mso-wrap-style:square;v-text-anchor:middle" coordsize="1141978,58813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" path="m1140565,3915r-86400,l1054165,493963r-108053,c927387,-115083,19897,-106143,3915,494016v,-53,563920,-53,563920,-53l567835,585533e" filled="f" strokecolor="#9a2583" strokeweight="1pt">
                    <v:path arrowok="t" o:connecttype="custom" o:connectlocs="1141736,3898;1055247,3898;1055247,491763;947083,491763;3919,491816;568418,491763;568418,582926" o:connectangles="0,0,0,0,0,0,0"/>
                  </v:shape>
                </v:group>
                <v:group id="Gruppo 9" o:spid="_x0000_s1031" style="position:absolute;left:12876;top:13203;width:10718;height:11434" coordorigin="12876,13203" coordsize="10718,118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">
                  <v:shape id="Figura a mano libera: forma 10" o:spid="_x0000_s1032" style="position:absolute;left:14532;top:13203;width:5966;height:5803;visibility:visible;mso-wrap-style:square;v-text-anchor:middle" coordsize="596043,58285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" path="m3915,292637v28351,385002,560677,384923,588949,c564512,-92392,32213,-92260,3915,292637xe" filled="f" strokecolor="#9a2583" strokeweight="1pt">
                    <v:path arrowok="t" o:connecttype="custom" o:connectlocs="3919,291334;593474,291334;3919,291334" o:connectangles="0,0,0"/>
                  </v:shape>
                  <v:shape id="Figura a mano libera: forma 13" o:spid="_x0000_s1033" style="position:absolute;left:17479;top:19011;width:53;height:1366;visibility:visible;mso-wrap-style:square;v-text-anchor:middle" coordsize="5274,1371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" path="m3915,3914r,130919e" filled="f" strokecolor="#9a2583" strokeweight="1pt">
                    <v:path arrowok="t" o:connecttype="custom" o:connectlocs="3919,3897;3919,134233" o:connectangles="0,0"/>
                  </v:shape>
                  <v:shape id="Figura a mano libera: forma 14" o:spid="_x0000_s1034" style="position:absolute;left:12876;top:20388;width:10718;height:4674;visibility:visible;mso-wrap-style:square;v-text-anchor:middle" coordsize="1070769,4694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" path="m1068723,467958v-77802,-1424,-121239,-1424,-121239,-1424c944319,458938,958640,311641,808152,134595,493989,-143911,29049,48590,3915,467958e" filled="f" strokecolor="#9a2583" strokeweight="1pt">
                    <v:path arrowok="t" o:connecttype="custom" o:connectlocs="1069820,465875;948456,464457;808981,133996;3919,465875" o:connectangles="0,0,0,0"/>
                  </v:shape>
                </v:group>
                <v:group id="Gruppo 15" o:spid="_x0000_s1035" style="position:absolute;left:24146;top:13109;width:11854;height:11633" coordorigin="24146,13109" coordsize="11853,120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">
                  <v:shape id="Figura a mano libera: forma 16" o:spid="_x0000_s1036" style="position:absolute;left:27828;top:13109;width:6177;height:6012;visibility:visible;mso-wrap-style:square;v-text-anchor:middle" coordsize="617142,60395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" path="m603096,302886v-28325,385002,-560703,384923,-588923,c42498,-82117,574824,-82011,603096,302886xe" filled="f" strokecolor="#9a2583" strokeweight="1pt">
                    <v:path arrowok="t" o:connecttype="custom" o:connectlocs="603716,301537;14188,301537;603716,301537" o:connectangles="0,0,0"/>
                  </v:shape>
                  <v:shape id="Figura a mano libera: forma 17" o:spid="_x0000_s1037" style="position:absolute;left:30776;top:18916;width:264;height:1786;visibility:visible;mso-wrap-style:square;v-text-anchor:middle" coordsize="26373,1793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" path="m14173,14173r,152334e" filled="f" strokecolor="#9a2583" strokeweight="1pt">
                    <v:path arrowok="t" o:connecttype="custom" o:connectlocs="14188,14110;14188,165766" o:connectangles="0,0"/>
                  </v:shape>
                  <v:shape id="Figura a mano libera: forma 18" o:spid="_x0000_s1038" style="position:absolute;left:24146;top:20344;width:11854;height:4831;visibility:visible;mso-wrap-style:square;v-text-anchor:middle" coordsize="1184175,4852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" path="m14173,138727r86400,l100573,465971r108053,c231650,-135928,1148450,-139330,1172529,473198e" filled="f" strokecolor="#9a2583" strokeweight="1pt">
                    <v:path arrowok="t" o:connecttype="custom" o:connectlocs="14188,138109;100676,138109;100676,463896;208840,463896;1173733,471091" o:connectangles="0,0,0,0,0"/>
                  </v:shape>
                </v:group>
                <v:shape id="Figura a mano libera: forma 19" o:spid="_x0000_s1039" style="position:absolute;left:1990;width:5465;height:1969;visibility:visible;mso-wrap-style:square;v-text-anchor:middle" coordsize="545934,25318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" path="m3915,249928l271660,3915,542991,249928e" filled="f" strokecolor="#9a2583" strokeweight="1pt">
                  <v:stroke joinstyle="miter"/>
                  <v:path arrowok="t" o:connecttype="custom" o:connectlocs="3919,194446;271939,3046;543548,194446" o:connectangles="0,0,0"/>
                </v:shape>
                <v:shape id="Figura a mano libera: forma 20" o:spid="_x0000_s1040" style="position:absolute;left:27582;width:5465;height:1969;visibility:visible;mso-wrap-style:square;v-text-anchor:middle" coordsize="545934,25318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" path="m3915,249928l271660,3915,542992,249928e" filled="f" strokecolor="#9a2583" strokeweight="1pt">
                  <v:stroke joinstyle="miter"/>
                  <v:path arrowok="t" o:connecttype="custom" o:connectlocs="3919,194446;271939,3046;543549,194446" o:connectangles="0,0,0"/>
                </v:shape>
                <v:shape id="Figura a mano libera: forma 22" o:spid="_x0000_s1041" style="position:absolute;left:14586;width:5676;height:2133;visibility:visible;mso-wrap-style:square;v-text-anchor:middle" coordsize="567032,2742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" path="m14173,260187l281918,14173,553250,260187e" filled="f" strokecolor="#9a2583" strokeweight="1pt">
                  <v:stroke joinstyle="miter"/>
                  <v:path arrowok="t" o:connecttype="custom" o:connectlocs="14188,202428;282208,11027;553819,202428" o:connectangles="0,0,0"/>
                </v:shape>
                <v:shape id="Figura a mano libera: forma 23" o:spid="_x0000_s1042" style="position:absolute;left:17243;top:447;width:457;height:11909;visibility:visible;mso-wrap-style:square;v-text-anchor:middle" coordsize="26373,13371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" path="m14173,14173r,1309689e" filled="f" strokecolor="#9a2583" strokeweight="1pt">
                  <v:stroke joinstyle="miter"/>
                  <v:path arrowok="t" o:connecttype="custom" o:connectlocs="24570,12623;24570,1179096" o:connectangles="0,0"/>
                </v:shape>
                <v:shape id="Figura a mano libera: forma 24" o:spid="_x0000_s1043" style="position:absolute;left:4682;width:4990;height:12244;visibility:visible;mso-wrap-style:square;v-text-anchor:middle" coordsize="498461,13608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" path="m4457,3915v,,-1714,284809,950,336870c8071,392847,24053,560372,254084,584583v137486,14479,206215,86822,231534,177284c519482,882816,467526,1007880,358998,1054931v-97978,42461,-129574,10154,-253266,65116c8044,1163458,9600,1351265,15297,1358834e" filled="f" strokecolor="#9a2583" strokeweight="1pt">
                  <v:stroke dashstyle="3 1" joinstyle="miter"/>
                  <v:path arrowok="t" o:connecttype="custom" o:connectlocs="4462,3522;5413,306619;254345,525975;486118,685485;359367,949167;105841,1007755;15313,1222602" o:connectangles="0,0,0,0,0,0,0"/>
                </v:shape>
                <v:shape id="Figura a mano libera: forma 25" o:spid="_x0000_s1044" style="position:absolute;left:27033;top:372;width:6917;height:11909;visibility:visible;mso-wrap-style:square;v-text-anchor:middle" coordsize="690989,12817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" path="m326464,3915r-554,284360l3915,704346r683789,390725l394640,1279582e" filled="f" strokecolor="#9a2583" strokeweight="1pt">
                  <v:stroke dashstyle="dash" joinstyle="miter"/>
                  <v:path arrowok="t" o:connecttype="custom" o:connectlocs="326799,3638;326244,267846;3919,654431;688410,1017467;395045,1188902" o:connectangles="0,0,0,0,0"/>
                </v:shape>
                <w10:wrap anchorx="page" anchory="page"/>
              </v:group>
            </w:pict>
          </mc:Fallback>
        </mc:AlternateContent>
      </w:r>
      <w:proofErr w:type="spellStart"/>
      <w:r w:rsidR="00670DB3">
        <w:rPr>
          <w:rFonts w:ascii="Calibri" w:eastAsia="Calibri" w:hAnsi="Calibri" w:cs="Calibri"/>
          <w:b/>
          <w:bCs/>
          <w:sz w:val="44"/>
          <w:szCs w:val="36"/>
          <w:lang w:val="en-GB"/>
        </w:rPr>
        <w:t>Scheda</w:t>
      </w:r>
      <w:proofErr w:type="spellEnd"/>
      <w:r w:rsidR="00670DB3">
        <w:rPr>
          <w:rFonts w:ascii="Calibri" w:eastAsia="Calibri" w:hAnsi="Calibri" w:cs="Calibri"/>
          <w:b/>
          <w:bCs/>
          <w:sz w:val="44"/>
          <w:szCs w:val="36"/>
          <w:lang w:val="en-GB"/>
        </w:rPr>
        <w:t xml:space="preserve"> </w:t>
      </w:r>
      <w:proofErr w:type="spellStart"/>
      <w:r w:rsidR="00670DB3">
        <w:rPr>
          <w:rFonts w:ascii="Calibri" w:eastAsia="Calibri" w:hAnsi="Calibri" w:cs="Calibri"/>
          <w:b/>
          <w:bCs/>
          <w:sz w:val="44"/>
          <w:szCs w:val="36"/>
          <w:lang w:val="en-GB"/>
        </w:rPr>
        <w:t>Formativa</w:t>
      </w:r>
      <w:proofErr w:type="spellEnd"/>
      <w:r w:rsidR="00670DB3">
        <w:rPr>
          <w:rFonts w:ascii="Calibri" w:eastAsia="Calibri" w:hAnsi="Calibri" w:cs="Calibri"/>
          <w:b/>
          <w:bCs/>
          <w:sz w:val="44"/>
          <w:szCs w:val="36"/>
          <w:lang w:val="en-GB"/>
        </w:rPr>
        <w:t xml:space="preserve"> </w:t>
      </w:r>
      <w:proofErr w:type="spellStart"/>
      <w:r w:rsidR="00670DB3">
        <w:rPr>
          <w:rFonts w:ascii="Calibri" w:eastAsia="Calibri" w:hAnsi="Calibri" w:cs="Calibri"/>
          <w:b/>
          <w:bCs/>
          <w:sz w:val="44"/>
          <w:szCs w:val="36"/>
          <w:lang w:val="en-GB"/>
        </w:rPr>
        <w:t>Modello</w:t>
      </w:r>
      <w:proofErr w:type="spellEnd"/>
    </w:p>
    <w:p w14:paraId="2BA4FB75" w14:textId="77777777" w:rsidR="00696762" w:rsidRDefault="00696762" w:rsidP="00696762">
      <w:pPr>
        <w:widowControl/>
        <w:autoSpaceDE/>
        <w:autoSpaceDN/>
        <w:spacing w:line="360" w:lineRule="auto"/>
        <w:jc w:val="center"/>
        <w:rPr>
          <w:rFonts w:ascii="Calibri" w:eastAsia="Calibri" w:hAnsi="Calibri" w:cs="Calibri"/>
          <w:b/>
          <w:bCs/>
          <w:sz w:val="44"/>
          <w:szCs w:val="36"/>
          <w:lang w:val="en-GB"/>
        </w:rPr>
      </w:pPr>
    </w:p>
    <w:tbl>
      <w:tblPr>
        <w:tblStyle w:val="Tablaconcuadrcula1"/>
        <w:tblW w:w="9690" w:type="dxa"/>
        <w:tblInd w:w="57" w:type="dxa"/>
        <w:tblBorders>
          <w:top w:val="dashed" w:sz="4" w:space="0" w:color="9A2583"/>
          <w:left w:val="dashed" w:sz="4" w:space="0" w:color="9A2583"/>
          <w:bottom w:val="dashed" w:sz="4" w:space="0" w:color="9A2583"/>
          <w:right w:val="dashed" w:sz="4" w:space="0" w:color="9A2583"/>
          <w:insideH w:val="dashed" w:sz="4" w:space="0" w:color="9A2583"/>
          <w:insideV w:val="dashed" w:sz="4" w:space="0" w:color="9A2583"/>
        </w:tblBorders>
        <w:shd w:val="clear" w:color="auto" w:fill="F5911B"/>
        <w:tblLayout w:type="fixed"/>
        <w:tblCellMar>
          <w:top w:w="57" w:type="dxa"/>
          <w:left w:w="57" w:type="dxa"/>
          <w:bottom w:w="57" w:type="dxa"/>
          <w:right w:w="57" w:type="dxa"/>
        </w:tblCellMar>
        <w:tblLook w:val="04A0" w:firstRow="1" w:lastRow="0" w:firstColumn="1" w:lastColumn="0" w:noHBand="0" w:noVBand="1"/>
      </w:tblPr>
      <w:tblGrid>
        <w:gridCol w:w="2659"/>
        <w:gridCol w:w="1787"/>
        <w:gridCol w:w="5244"/>
      </w:tblGrid>
      <w:tr w:rsidR="00696762" w:rsidRPr="00D95B1D" w14:paraId="66657B7C" w14:textId="77777777" w:rsidTr="00960425">
        <w:tc>
          <w:tcPr>
            <w:tcW w:w="2659" w:type="dxa"/>
            <w:shd w:val="clear" w:color="auto" w:fill="9A2583"/>
          </w:tcPr>
          <w:p w14:paraId="734F7850" w14:textId="18F73BE4" w:rsidR="00696762" w:rsidRPr="00877E5E" w:rsidRDefault="00696762" w:rsidP="00317F89">
            <w:pPr>
              <w:tabs>
                <w:tab w:val="center" w:pos="1272"/>
              </w:tabs>
              <w:spacing w:after="200" w:line="276" w:lineRule="auto"/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en-GB"/>
              </w:rPr>
            </w:pPr>
            <w:proofErr w:type="spellStart"/>
            <w:r w:rsidRPr="00877E5E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Ti</w:t>
            </w:r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tolo</w:t>
            </w:r>
            <w:proofErr w:type="spellEnd"/>
            <w:r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ab/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4AC799D6" w14:textId="5AB9EE40" w:rsidR="00696762" w:rsidRPr="00692D17" w:rsidRDefault="00692D17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it-IT"/>
              </w:rPr>
            </w:pPr>
            <w:r w:rsidRPr="00692D17">
              <w:rPr>
                <w:rFonts w:ascii="Calibri Light" w:eastAsia="Calibri" w:hAnsi="Calibri Light" w:cs="Calibri Light"/>
                <w:sz w:val="20"/>
                <w:lang w:val="it-IT"/>
              </w:rPr>
              <w:t>Formazione digitale di qualità per studenti con esigenze speciali</w:t>
            </w:r>
          </w:p>
        </w:tc>
      </w:tr>
      <w:tr w:rsidR="00696762" w:rsidRPr="00877E5E" w14:paraId="3926D8B9" w14:textId="77777777" w:rsidTr="00960425">
        <w:tc>
          <w:tcPr>
            <w:tcW w:w="2659" w:type="dxa"/>
            <w:shd w:val="clear" w:color="auto" w:fill="auto"/>
          </w:tcPr>
          <w:p w14:paraId="5E3F2E98" w14:textId="17380A12" w:rsidR="00696762" w:rsidRPr="00877E5E" w:rsidRDefault="00696762" w:rsidP="00317F89">
            <w:pPr>
              <w:tabs>
                <w:tab w:val="left" w:pos="1157"/>
                <w:tab w:val="center" w:pos="1250"/>
              </w:tabs>
              <w:spacing w:after="200" w:line="276" w:lineRule="auto"/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</w:pPr>
            <w:r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R</w:t>
            </w:r>
            <w:r w:rsidR="00670DB3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i</w:t>
            </w:r>
            <w:r w:rsidRPr="00877E5E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 xml:space="preserve">f. DigCompEdu 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38EB624C" w14:textId="0A753E96" w:rsidR="00696762" w:rsidRPr="00877E5E" w:rsidRDefault="00696762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en-GB"/>
              </w:rPr>
            </w:pPr>
            <w:r w:rsidRPr="00877E5E">
              <w:rPr>
                <w:rFonts w:ascii="Calibri Light" w:eastAsia="Calibri" w:hAnsi="Calibri Light" w:cs="Calibri Light"/>
                <w:sz w:val="20"/>
                <w:lang w:val="en-GB"/>
              </w:rPr>
              <w:t xml:space="preserve">Area </w:t>
            </w:r>
            <w:r w:rsidR="006B6B92">
              <w:rPr>
                <w:rFonts w:ascii="Calibri Light" w:eastAsia="Calibri" w:hAnsi="Calibri Light" w:cs="Calibri Light"/>
                <w:sz w:val="20"/>
                <w:lang w:val="en-GB"/>
              </w:rPr>
              <w:t>5</w:t>
            </w:r>
            <w:r w:rsidRPr="00877E5E">
              <w:rPr>
                <w:rFonts w:ascii="Calibri Light" w:eastAsia="Calibri" w:hAnsi="Calibri Light" w:cs="Calibri Light"/>
                <w:sz w:val="20"/>
                <w:lang w:val="en-GB"/>
              </w:rPr>
              <w:t xml:space="preserve">: </w:t>
            </w:r>
            <w:proofErr w:type="spellStart"/>
            <w:r w:rsidR="005C42FD">
              <w:rPr>
                <w:rFonts w:ascii="Calibri Light" w:eastAsia="Calibri" w:hAnsi="Calibri Light" w:cs="Calibri Light"/>
                <w:sz w:val="20"/>
                <w:lang w:val="en-GB"/>
              </w:rPr>
              <w:t>Valorizzare</w:t>
            </w:r>
            <w:proofErr w:type="spellEnd"/>
            <w:r w:rsidR="005C42FD">
              <w:rPr>
                <w:rFonts w:ascii="Calibri Light" w:eastAsia="Calibri" w:hAnsi="Calibri Light" w:cs="Calibri Light"/>
                <w:sz w:val="20"/>
                <w:lang w:val="en-GB"/>
              </w:rPr>
              <w:t xml:space="preserve"> </w:t>
            </w:r>
            <w:proofErr w:type="spellStart"/>
            <w:r w:rsidR="005C42FD">
              <w:rPr>
                <w:rFonts w:ascii="Calibri Light" w:eastAsia="Calibri" w:hAnsi="Calibri Light" w:cs="Calibri Light"/>
                <w:sz w:val="20"/>
                <w:lang w:val="en-GB"/>
              </w:rPr>
              <w:t>gli</w:t>
            </w:r>
            <w:proofErr w:type="spellEnd"/>
            <w:r w:rsidR="005C42FD">
              <w:rPr>
                <w:rFonts w:ascii="Calibri Light" w:eastAsia="Calibri" w:hAnsi="Calibri Light" w:cs="Calibri Light"/>
                <w:sz w:val="20"/>
                <w:lang w:val="en-GB"/>
              </w:rPr>
              <w:t xml:space="preserve"> </w:t>
            </w:r>
            <w:proofErr w:type="spellStart"/>
            <w:r w:rsidR="005C42FD">
              <w:rPr>
                <w:rFonts w:ascii="Calibri Light" w:eastAsia="Calibri" w:hAnsi="Calibri Light" w:cs="Calibri Light"/>
                <w:sz w:val="20"/>
                <w:lang w:val="en-GB"/>
              </w:rPr>
              <w:t>allievi</w:t>
            </w:r>
            <w:proofErr w:type="spellEnd"/>
          </w:p>
        </w:tc>
      </w:tr>
      <w:tr w:rsidR="00696762" w:rsidRPr="00D95B1D" w14:paraId="7C1B9C4A" w14:textId="77777777" w:rsidTr="00960425">
        <w:tc>
          <w:tcPr>
            <w:tcW w:w="2659" w:type="dxa"/>
            <w:shd w:val="clear" w:color="auto" w:fill="9A2583"/>
          </w:tcPr>
          <w:p w14:paraId="22550641" w14:textId="43935334" w:rsidR="00696762" w:rsidRPr="00877E5E" w:rsidRDefault="00670DB3" w:rsidP="00317F89">
            <w:pPr>
              <w:tabs>
                <w:tab w:val="left" w:pos="1157"/>
                <w:tab w:val="center" w:pos="1250"/>
              </w:tabs>
              <w:spacing w:after="200" w:line="276" w:lineRule="auto"/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en-GB"/>
              </w:rPr>
            </w:pPr>
            <w:r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 xml:space="preserve">Parole </w:t>
            </w:r>
            <w:proofErr w:type="spellStart"/>
            <w:r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chiave</w:t>
            </w:r>
            <w:proofErr w:type="spellEnd"/>
            <w:r w:rsidR="00696762" w:rsidRPr="005A372C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 xml:space="preserve"> (</w:t>
            </w:r>
            <w:r w:rsidR="00696762" w:rsidRPr="00877E5E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meta tag)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32DDA54F" w14:textId="78341DB5" w:rsidR="00696762" w:rsidRPr="005C42FD" w:rsidRDefault="005C42FD" w:rsidP="005C42FD">
            <w:pPr>
              <w:spacing w:after="200" w:line="276" w:lineRule="auto"/>
              <w:jc w:val="both"/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</w:pPr>
            <w:r w:rsidRPr="005C42FD"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  <w:t xml:space="preserve">Esigenze speciali, studenti con disabilità fisiche, mentali o neurologiche, ruoli di coaching e tutor, supporto educativo, ambiente </w:t>
            </w:r>
            <w:r w:rsidR="00D95B1D"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  <w:t>per l’</w:t>
            </w:r>
            <w:r w:rsidRPr="005C42FD"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  <w:t>apprendi</w:t>
            </w:r>
            <w:r w:rsidR="00D95B1D"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  <w:t>m</w:t>
            </w:r>
            <w:r w:rsidRPr="005C42FD"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  <w:t>ento di sostegno, tecnologia assistiva, servizi di educazione speciale, orientamento alla lettura e alla scrittura, supporto didattico, software per l'educazione speciale, corsi personalizzati, input di genitori e insegnanti, dislessia, disabilità fisiche, problemi di salute mentale, istruzione differenziata, attività pratiche, ausili visivi, materiali adattivi, apprendimento individuale, apprendimento cooperativo.</w:t>
            </w:r>
          </w:p>
        </w:tc>
      </w:tr>
      <w:tr w:rsidR="00696762" w:rsidRPr="00877E5E" w14:paraId="0ECB451B" w14:textId="77777777" w:rsidTr="00960425">
        <w:tc>
          <w:tcPr>
            <w:tcW w:w="2659" w:type="dxa"/>
            <w:shd w:val="clear" w:color="auto" w:fill="auto"/>
          </w:tcPr>
          <w:p w14:paraId="4A47C5DB" w14:textId="0B3E8303" w:rsidR="00696762" w:rsidRPr="00877E5E" w:rsidRDefault="00696762" w:rsidP="00317F89">
            <w:pPr>
              <w:tabs>
                <w:tab w:val="left" w:pos="1157"/>
                <w:tab w:val="center" w:pos="1250"/>
              </w:tabs>
              <w:spacing w:after="200" w:line="276" w:lineRule="auto"/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</w:pPr>
            <w:r w:rsidRPr="00877E5E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L</w:t>
            </w:r>
            <w:r w:rsidR="00670DB3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ingua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3E7E4FE1" w14:textId="148FA097" w:rsidR="00696762" w:rsidRPr="00877E5E" w:rsidRDefault="00670DB3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en-GB"/>
              </w:rPr>
            </w:pPr>
            <w:proofErr w:type="spellStart"/>
            <w:r>
              <w:rPr>
                <w:rFonts w:ascii="Calibri Light" w:eastAsia="Calibri" w:hAnsi="Calibri Light" w:cs="Calibri Light"/>
                <w:sz w:val="20"/>
                <w:lang w:val="en-GB"/>
              </w:rPr>
              <w:t>Italiano</w:t>
            </w:r>
            <w:proofErr w:type="spellEnd"/>
          </w:p>
        </w:tc>
      </w:tr>
      <w:tr w:rsidR="00696762" w:rsidRPr="00D95B1D" w14:paraId="7ACB63E8" w14:textId="77777777" w:rsidTr="00960425">
        <w:tc>
          <w:tcPr>
            <w:tcW w:w="2659" w:type="dxa"/>
            <w:shd w:val="clear" w:color="auto" w:fill="9A2583"/>
          </w:tcPr>
          <w:p w14:paraId="2726D289" w14:textId="34CF4B6C" w:rsidR="00696762" w:rsidRPr="00877E5E" w:rsidRDefault="00696762" w:rsidP="00317F89">
            <w:pPr>
              <w:spacing w:after="200" w:line="276" w:lineRule="auto"/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en-GB"/>
              </w:rPr>
            </w:pPr>
            <w:proofErr w:type="spellStart"/>
            <w:r w:rsidRPr="00877E5E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Ob</w:t>
            </w:r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iettivi</w:t>
            </w:r>
            <w:proofErr w:type="spellEnd"/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 xml:space="preserve"> / </w:t>
            </w:r>
            <w:proofErr w:type="spellStart"/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Finalità</w:t>
            </w:r>
            <w:proofErr w:type="spellEnd"/>
            <w:r w:rsidRPr="00877E5E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 xml:space="preserve"> / </w:t>
            </w:r>
            <w:proofErr w:type="spellStart"/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Risultati</w:t>
            </w:r>
            <w:proofErr w:type="spellEnd"/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 xml:space="preserve"> </w:t>
            </w:r>
            <w:proofErr w:type="spellStart"/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attesi</w:t>
            </w:r>
            <w:proofErr w:type="spellEnd"/>
          </w:p>
        </w:tc>
        <w:tc>
          <w:tcPr>
            <w:tcW w:w="7031" w:type="dxa"/>
            <w:gridSpan w:val="2"/>
            <w:shd w:val="clear" w:color="auto" w:fill="auto"/>
          </w:tcPr>
          <w:p w14:paraId="00B1D85E" w14:textId="77777777" w:rsidR="005C42FD" w:rsidRPr="005C42FD" w:rsidRDefault="005C42FD" w:rsidP="005C42FD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it-IT"/>
              </w:rPr>
            </w:pPr>
            <w:r w:rsidRPr="005C42FD">
              <w:rPr>
                <w:rFonts w:ascii="Calibri Light" w:eastAsia="Calibri" w:hAnsi="Calibri Light" w:cs="Calibri Light"/>
                <w:sz w:val="20"/>
                <w:lang w:val="it-IT"/>
              </w:rPr>
              <w:t>Al termine della formazione l'utente sarà in grado di:</w:t>
            </w:r>
          </w:p>
          <w:p w14:paraId="41C637FF" w14:textId="4F4DA006" w:rsidR="005C42FD" w:rsidRPr="005C42FD" w:rsidRDefault="005C42FD" w:rsidP="005C42FD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it-IT"/>
              </w:rPr>
            </w:pPr>
            <w:r w:rsidRPr="005C42FD">
              <w:rPr>
                <w:rFonts w:ascii="Calibri Light" w:eastAsia="Calibri" w:hAnsi="Calibri Light" w:cs="Calibri Light"/>
                <w:sz w:val="20"/>
                <w:lang w:val="it-IT"/>
              </w:rPr>
              <w:t>- Identificare gli studenti con disabilità fisiche, mentali o neurologiche</w:t>
            </w:r>
          </w:p>
          <w:p w14:paraId="6C5F096A" w14:textId="56B0B004" w:rsidR="005C42FD" w:rsidRPr="005C42FD" w:rsidRDefault="005C42FD" w:rsidP="005C42FD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it-IT"/>
              </w:rPr>
            </w:pPr>
            <w:r w:rsidRPr="005C42FD">
              <w:rPr>
                <w:rFonts w:ascii="Calibri Light" w:eastAsia="Calibri" w:hAnsi="Calibri Light" w:cs="Calibri Light"/>
                <w:sz w:val="20"/>
                <w:lang w:val="it-IT"/>
              </w:rPr>
              <w:t>- Conoscere i ruoli di coach</w:t>
            </w:r>
            <w:r w:rsidR="00C25CAD">
              <w:rPr>
                <w:rFonts w:ascii="Calibri Light" w:eastAsia="Calibri" w:hAnsi="Calibri Light" w:cs="Calibri Light"/>
                <w:sz w:val="20"/>
                <w:lang w:val="it-IT"/>
              </w:rPr>
              <w:t xml:space="preserve"> </w:t>
            </w:r>
            <w:r w:rsidRPr="005C42FD">
              <w:rPr>
                <w:rFonts w:ascii="Calibri Light" w:eastAsia="Calibri" w:hAnsi="Calibri Light" w:cs="Calibri Light"/>
                <w:sz w:val="20"/>
                <w:lang w:val="it-IT"/>
              </w:rPr>
              <w:t>e tutor</w:t>
            </w:r>
          </w:p>
          <w:p w14:paraId="14F9180E" w14:textId="77777777" w:rsidR="005C42FD" w:rsidRPr="005C42FD" w:rsidRDefault="005C42FD" w:rsidP="005C42FD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it-IT"/>
              </w:rPr>
            </w:pPr>
            <w:r w:rsidRPr="005C42FD">
              <w:rPr>
                <w:rFonts w:ascii="Calibri Light" w:eastAsia="Calibri" w:hAnsi="Calibri Light" w:cs="Calibri Light"/>
                <w:sz w:val="20"/>
                <w:lang w:val="it-IT"/>
              </w:rPr>
              <w:t>- Impostare e progettare un ambiente di apprendimento di sostegno</w:t>
            </w:r>
          </w:p>
          <w:p w14:paraId="17678E50" w14:textId="331C7DF8" w:rsidR="00FA3A61" w:rsidRPr="005C42FD" w:rsidRDefault="005C42FD" w:rsidP="005C42FD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it-IT"/>
              </w:rPr>
            </w:pPr>
            <w:r w:rsidRPr="005C42FD">
              <w:rPr>
                <w:rFonts w:ascii="Calibri Light" w:eastAsia="Calibri" w:hAnsi="Calibri Light" w:cs="Calibri Light"/>
                <w:sz w:val="20"/>
                <w:lang w:val="it-IT"/>
              </w:rPr>
              <w:t>- Sapere come la tecnologia assistiva può supportare gli studenti con esigenze speciali.</w:t>
            </w:r>
          </w:p>
        </w:tc>
      </w:tr>
      <w:tr w:rsidR="00696762" w:rsidRPr="00D95B1D" w14:paraId="33DFFB86" w14:textId="77777777" w:rsidTr="00960425">
        <w:trPr>
          <w:trHeight w:val="1376"/>
        </w:trPr>
        <w:tc>
          <w:tcPr>
            <w:tcW w:w="2659" w:type="dxa"/>
            <w:shd w:val="clear" w:color="auto" w:fill="auto"/>
          </w:tcPr>
          <w:p w14:paraId="67C4BB1B" w14:textId="358CA494" w:rsidR="00696762" w:rsidRPr="00877E5E" w:rsidRDefault="00696762" w:rsidP="00317F89">
            <w:pPr>
              <w:spacing w:after="200" w:line="276" w:lineRule="auto"/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</w:pPr>
            <w:proofErr w:type="spellStart"/>
            <w:r w:rsidRPr="00877E5E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Descri</w:t>
            </w:r>
            <w:r w:rsidR="00670DB3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zione</w:t>
            </w:r>
            <w:proofErr w:type="spellEnd"/>
          </w:p>
        </w:tc>
        <w:tc>
          <w:tcPr>
            <w:tcW w:w="7031" w:type="dxa"/>
            <w:gridSpan w:val="2"/>
            <w:shd w:val="clear" w:color="auto" w:fill="auto"/>
          </w:tcPr>
          <w:p w14:paraId="014AF685" w14:textId="1683297E" w:rsidR="005C42FD" w:rsidRPr="005C42FD" w:rsidRDefault="005C42FD" w:rsidP="005C42FD">
            <w:pPr>
              <w:spacing w:line="276" w:lineRule="auto"/>
              <w:contextualSpacing/>
              <w:jc w:val="both"/>
              <w:textAlignment w:val="baseline"/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</w:pPr>
            <w:r w:rsidRPr="005C42FD"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  <w:t xml:space="preserve">I bisogni speciali si riferiscono a studenti con disabilità fisiche, mentali o neurologiche. Questi studenti necessitano di un supporto educativo per avere successo a scuola. Tale supporto può comprendere l'accompagnamento e il tutoraggio, i servizi educativi speciali e le tecnologie assistive. Il tutoraggio è un tipo di supporto educativo che prevede l'insegnamento individuale con un tutor. Questo approccio può essere efficace perché consente un approccio più individualizzato e mirato all'apprendimento. Per creare un ambiente di apprendimento favorevole, gli insegnanti possono utilizzare ausili visivi, </w:t>
            </w:r>
            <w:r w:rsidR="00D95B1D" w:rsidRPr="005C42FD"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  <w:t>digitali</w:t>
            </w:r>
            <w:r w:rsidR="00D95B1D"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  <w:t xml:space="preserve">, </w:t>
            </w:r>
            <w:r w:rsidRPr="005C42FD"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  <w:t>adattare i materiali</w:t>
            </w:r>
            <w:r w:rsidR="00D95B1D"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  <w:t xml:space="preserve"> e altro ancora</w:t>
            </w:r>
            <w:r w:rsidRPr="005C42FD"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  <w:t xml:space="preserve">. Per gli studenti con dislessia, si possono utilizzare tecnologie assistive come il software text-to-speech e il software di riconoscimento vocale. Possono essere utili anche l'insegnamento strutturato dell'alfabetizzazione, l'insegnamento multisensoriale, gli adattamenti e la collaborazione con gli specialisti. Il processo di identificazione degli studenti con bisogni educativi speciali e la fornitura di supporto variano a seconda del Paese e del sistema </w:t>
            </w:r>
            <w:r w:rsidRPr="005C42FD">
              <w:rPr>
                <w:rFonts w:ascii="Calibri Light" w:eastAsia="Times New Roman" w:hAnsi="Calibri Light" w:cs="Calibri Light"/>
                <w:bCs/>
                <w:sz w:val="20"/>
                <w:lang w:val="it-IT" w:eastAsia="en-GB"/>
              </w:rPr>
              <w:lastRenderedPageBreak/>
              <w:t>educativo, ma le esigenze individuali dello studente sono spesso al centro dell'attenzione. Gli insegnanti, il personale scolastico e i genitori possono fornire informazioni preziose sui punti di forza e di debolezza di uno studente per aiutarlo ad avere successo.</w:t>
            </w:r>
          </w:p>
        </w:tc>
      </w:tr>
      <w:tr w:rsidR="00696762" w:rsidRPr="00D95B1D" w14:paraId="77703327" w14:textId="77777777" w:rsidTr="00960425">
        <w:tc>
          <w:tcPr>
            <w:tcW w:w="2659" w:type="dxa"/>
            <w:shd w:val="clear" w:color="auto" w:fill="9A2583"/>
          </w:tcPr>
          <w:p w14:paraId="32C107CB" w14:textId="7F88F291" w:rsidR="00696762" w:rsidRPr="00877E5E" w:rsidRDefault="00696762" w:rsidP="00317F89">
            <w:pPr>
              <w:spacing w:after="200" w:line="276" w:lineRule="auto"/>
              <w:rPr>
                <w:rFonts w:asciiTheme="minorHAnsi" w:eastAsia="Calibri" w:hAnsiTheme="minorHAnsi" w:cstheme="minorHAnsi"/>
                <w:bCs/>
                <w:sz w:val="20"/>
                <w:szCs w:val="20"/>
                <w:lang w:val="en-GB"/>
              </w:rPr>
            </w:pPr>
            <w:proofErr w:type="spellStart"/>
            <w:r w:rsidRPr="00877E5E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lastRenderedPageBreak/>
              <w:t>Conten</w:t>
            </w:r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uti</w:t>
            </w:r>
            <w:proofErr w:type="spellEnd"/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 xml:space="preserve"> </w:t>
            </w:r>
            <w:proofErr w:type="spellStart"/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organizzati</w:t>
            </w:r>
            <w:proofErr w:type="spellEnd"/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 xml:space="preserve"> </w:t>
            </w:r>
            <w:proofErr w:type="spellStart"/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su</w:t>
            </w:r>
            <w:proofErr w:type="spellEnd"/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 xml:space="preserve"> </w:t>
            </w:r>
            <w:r w:rsidR="000425C1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4</w:t>
            </w:r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 xml:space="preserve"> </w:t>
            </w:r>
            <w:proofErr w:type="spellStart"/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livelli</w:t>
            </w:r>
            <w:proofErr w:type="spellEnd"/>
          </w:p>
        </w:tc>
        <w:tc>
          <w:tcPr>
            <w:tcW w:w="7031" w:type="dxa"/>
            <w:gridSpan w:val="2"/>
            <w:shd w:val="clear" w:color="auto" w:fill="auto"/>
          </w:tcPr>
          <w:p w14:paraId="47B7369E" w14:textId="40DB7EE5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1</w:t>
            </w:r>
            <w:r w:rsidR="00D95B1D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.</w:t>
            </w:r>
            <w:r w:rsidRPr="005A47BC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 </w:t>
            </w:r>
            <w:r w:rsidR="009B7CA2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Esigenze</w:t>
            </w:r>
            <w:r w:rsidRPr="005A47BC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 speciali</w:t>
            </w:r>
          </w:p>
          <w:p w14:paraId="5AB71F2B" w14:textId="7490501B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 xml:space="preserve">1.1 Garantire l'istruzione </w:t>
            </w:r>
            <w:r w:rsidR="009B7CA2">
              <w:rPr>
                <w:rFonts w:ascii="Calibri Light" w:hAnsi="Calibri Light" w:cs="Calibri Light"/>
                <w:bCs/>
                <w:sz w:val="20"/>
                <w:szCs w:val="20"/>
              </w:rPr>
              <w:t>a</w:t>
            </w: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 xml:space="preserve"> tutti</w:t>
            </w:r>
          </w:p>
          <w:p w14:paraId="3E33914F" w14:textId="77777777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1.2 Come identificare gli studenti con bisogni educativi speciali</w:t>
            </w:r>
          </w:p>
          <w:p w14:paraId="5B5A51A0" w14:textId="3F9FF2E7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2</w:t>
            </w:r>
            <w:r w:rsidR="00D95B1D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.</w:t>
            </w:r>
            <w:r w:rsidRPr="005A47BC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 Ruolo del coach e del tutor</w:t>
            </w:r>
          </w:p>
          <w:p w14:paraId="32FA3D5E" w14:textId="77777777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 xml:space="preserve">2.1 Coaching e tutoraggio </w:t>
            </w:r>
          </w:p>
          <w:p w14:paraId="45111B9C" w14:textId="77777777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2.2 Lavorare con gli studenti</w:t>
            </w:r>
          </w:p>
          <w:p w14:paraId="3C5D0F0E" w14:textId="77777777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2.3 Il tutoraggio</w:t>
            </w:r>
          </w:p>
          <w:p w14:paraId="59176EB1" w14:textId="77777777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2.4 Gli studenti sono diversi</w:t>
            </w:r>
          </w:p>
          <w:p w14:paraId="72FE57A3" w14:textId="76366E58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3</w:t>
            </w:r>
            <w:r w:rsidR="00D95B1D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.</w:t>
            </w:r>
            <w:r w:rsidRPr="005A47BC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 Ambiente di apprendimento favorevole</w:t>
            </w:r>
          </w:p>
          <w:p w14:paraId="2274F22A" w14:textId="77777777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3.1 Come possiamo aiutare gli studenti con esigenze speciali?</w:t>
            </w:r>
          </w:p>
          <w:p w14:paraId="7B7B0919" w14:textId="77777777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3.2 Cosa si può fare per aiutare gli studenti con dislessia?</w:t>
            </w:r>
          </w:p>
          <w:p w14:paraId="3A190E1A" w14:textId="77777777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3.3 Cosa si può fare per aiutare gli studenti con disabilità mentali?</w:t>
            </w:r>
          </w:p>
          <w:p w14:paraId="6E3EC566" w14:textId="77777777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3.4 Cosa si può fare per aiutare gli studenti con disabilità fisiche?</w:t>
            </w:r>
          </w:p>
          <w:p w14:paraId="7927BE9B" w14:textId="77777777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3.5 Creare un ambiente di apprendimento di sostegno</w:t>
            </w:r>
          </w:p>
          <w:p w14:paraId="04C83786" w14:textId="77777777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3.6 Strategie in classe</w:t>
            </w:r>
          </w:p>
          <w:p w14:paraId="1006C2DC" w14:textId="21340B6D" w:rsidR="005A47BC" w:rsidRPr="005A47BC" w:rsidRDefault="005A47BC" w:rsidP="005A47BC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4</w:t>
            </w:r>
            <w:r w:rsidR="00D95B1D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.</w:t>
            </w:r>
            <w:r w:rsidRPr="005A47BC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 Tecnologia assistiva </w:t>
            </w:r>
          </w:p>
          <w:p w14:paraId="6E6E27B8" w14:textId="77777777" w:rsidR="005A47BC" w:rsidRPr="005A47BC" w:rsidRDefault="005A47BC" w:rsidP="009B7CA2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4.1 Come possiamo aiutare gli studenti con esigenze speciali?</w:t>
            </w:r>
          </w:p>
          <w:p w14:paraId="12F6A7B8" w14:textId="77777777" w:rsidR="005A47BC" w:rsidRPr="005A47BC" w:rsidRDefault="005A47BC" w:rsidP="009B7CA2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4.2 Software di sintesi vocale</w:t>
            </w:r>
          </w:p>
          <w:p w14:paraId="1B8D0AA6" w14:textId="77777777" w:rsidR="005A47BC" w:rsidRPr="005A47BC" w:rsidRDefault="005A47BC" w:rsidP="009B7CA2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4.3 Software di sintesi vocale</w:t>
            </w:r>
          </w:p>
          <w:p w14:paraId="0CDE3CC1" w14:textId="77777777" w:rsidR="005A47BC" w:rsidRPr="005A47BC" w:rsidRDefault="005A47BC" w:rsidP="009B7CA2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4.4 Software di lettura dello schermo</w:t>
            </w:r>
          </w:p>
          <w:p w14:paraId="44CD5F4D" w14:textId="77777777" w:rsidR="005A47BC" w:rsidRPr="005A47BC" w:rsidRDefault="005A47BC" w:rsidP="009B7CA2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5A47BC">
              <w:rPr>
                <w:rFonts w:ascii="Calibri Light" w:hAnsi="Calibri Light" w:cs="Calibri Light"/>
                <w:bCs/>
                <w:sz w:val="20"/>
                <w:szCs w:val="20"/>
              </w:rPr>
              <w:t>4.5 OCR e scansione di documenti</w:t>
            </w:r>
          </w:p>
          <w:p w14:paraId="3254B9FF" w14:textId="00AA9725" w:rsidR="00F25416" w:rsidRPr="005A47BC" w:rsidRDefault="00F25416" w:rsidP="005A47BC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</w:p>
        </w:tc>
      </w:tr>
      <w:tr w:rsidR="00696762" w:rsidRPr="00D95B1D" w14:paraId="76D2BD57" w14:textId="77777777" w:rsidTr="00960425">
        <w:tc>
          <w:tcPr>
            <w:tcW w:w="2659" w:type="dxa"/>
            <w:shd w:val="clear" w:color="auto" w:fill="auto"/>
          </w:tcPr>
          <w:p w14:paraId="26675A9D" w14:textId="4F6E7B74" w:rsidR="00696762" w:rsidRPr="00670DB3" w:rsidRDefault="00670DB3" w:rsidP="00317F89">
            <w:pPr>
              <w:spacing w:after="200" w:line="276" w:lineRule="auto"/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it-IT" w:eastAsia="en-GB"/>
              </w:rPr>
            </w:pPr>
            <w:r w:rsidRPr="00670DB3">
              <w:rPr>
                <w:rFonts w:asciiTheme="minorHAnsi" w:eastAsia="Calibri" w:hAnsiTheme="minorHAnsi" w:cstheme="minorHAnsi"/>
                <w:bCs/>
                <w:sz w:val="20"/>
                <w:szCs w:val="20"/>
                <w:lang w:val="it-IT"/>
              </w:rPr>
              <w:t xml:space="preserve">Autovalutazione </w:t>
            </w:r>
            <w:r w:rsidR="00696762" w:rsidRPr="00670DB3">
              <w:rPr>
                <w:rFonts w:asciiTheme="minorHAnsi" w:eastAsia="Calibri" w:hAnsiTheme="minorHAnsi" w:cstheme="minorHAnsi"/>
                <w:bCs/>
                <w:sz w:val="20"/>
                <w:szCs w:val="20"/>
                <w:lang w:val="it-IT"/>
              </w:rPr>
              <w:t>(</w:t>
            </w:r>
            <w:r w:rsidRPr="00670DB3">
              <w:rPr>
                <w:rFonts w:asciiTheme="minorHAnsi" w:eastAsia="Calibri" w:hAnsiTheme="minorHAnsi" w:cstheme="minorHAnsi"/>
                <w:bCs/>
                <w:sz w:val="20"/>
                <w:szCs w:val="20"/>
                <w:lang w:val="it-IT"/>
              </w:rPr>
              <w:t>domande e risposte a scel</w:t>
            </w:r>
            <w:r>
              <w:rPr>
                <w:rFonts w:asciiTheme="minorHAnsi" w:eastAsia="Calibri" w:hAnsiTheme="minorHAnsi" w:cstheme="minorHAnsi"/>
                <w:bCs/>
                <w:sz w:val="20"/>
                <w:szCs w:val="20"/>
                <w:lang w:val="it-IT"/>
              </w:rPr>
              <w:t>ta multipla</w:t>
            </w:r>
            <w:r w:rsidR="00696762" w:rsidRPr="00670DB3">
              <w:rPr>
                <w:rFonts w:asciiTheme="minorHAnsi" w:eastAsia="Calibri" w:hAnsiTheme="minorHAnsi" w:cstheme="minorHAnsi"/>
                <w:bCs/>
                <w:sz w:val="20"/>
                <w:szCs w:val="20"/>
                <w:lang w:val="it-IT"/>
              </w:rPr>
              <w:t>)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25465FA2" w14:textId="77777777" w:rsidR="00D90C59" w:rsidRDefault="00D90C59" w:rsidP="000425C1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</w:p>
          <w:p w14:paraId="514D515F" w14:textId="4DAA6D93" w:rsidR="000425C1" w:rsidRPr="000425C1" w:rsidRDefault="00D90C59" w:rsidP="000425C1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&gt; </w:t>
            </w:r>
            <w:r w:rsidR="000425C1" w:rsidRPr="000425C1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ESIGENZE </w:t>
            </w:r>
            <w:r w:rsidR="009B7CA2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SPECIALI</w:t>
            </w:r>
          </w:p>
          <w:p w14:paraId="27337BB4" w14:textId="77777777" w:rsidR="000425C1" w:rsidRPr="000425C1" w:rsidRDefault="000425C1" w:rsidP="000425C1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</w:p>
          <w:p w14:paraId="1E378719" w14:textId="2D23CB1D" w:rsidR="000425C1" w:rsidRPr="000425C1" w:rsidRDefault="000425C1" w:rsidP="000425C1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1. </w:t>
            </w:r>
            <w:r w:rsidRPr="000425C1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Quale di questi è un bisogno speciale?</w:t>
            </w:r>
          </w:p>
          <w:p w14:paraId="53469EE6" w14:textId="3BEF51CE" w:rsidR="000425C1" w:rsidRPr="000425C1" w:rsidRDefault="000425C1" w:rsidP="004D0D2F">
            <w:pPr>
              <w:pStyle w:val="Paragrafoelenco"/>
              <w:numPr>
                <w:ilvl w:val="0"/>
                <w:numId w:val="1"/>
              </w:num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0425C1">
              <w:rPr>
                <w:rFonts w:ascii="Calibri Light" w:hAnsi="Calibri Light" w:cs="Calibri Light"/>
                <w:bCs/>
                <w:sz w:val="20"/>
                <w:szCs w:val="20"/>
              </w:rPr>
              <w:t>Passività</w:t>
            </w:r>
          </w:p>
          <w:p w14:paraId="574ACF12" w14:textId="2B8B6D83" w:rsidR="000425C1" w:rsidRPr="000425C1" w:rsidRDefault="000425C1" w:rsidP="004D0D2F">
            <w:pPr>
              <w:pStyle w:val="Paragrafoelenco"/>
              <w:numPr>
                <w:ilvl w:val="0"/>
                <w:numId w:val="1"/>
              </w:num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0425C1">
              <w:rPr>
                <w:rFonts w:ascii="Calibri Light" w:hAnsi="Calibri Light" w:cs="Calibri Light"/>
                <w:bCs/>
                <w:sz w:val="20"/>
                <w:szCs w:val="20"/>
              </w:rPr>
              <w:t>Assurdità</w:t>
            </w:r>
          </w:p>
          <w:p w14:paraId="6BF6C67E" w14:textId="2DC3D332" w:rsidR="000425C1" w:rsidRPr="000425C1" w:rsidRDefault="000425C1" w:rsidP="004D0D2F">
            <w:pPr>
              <w:pStyle w:val="Paragrafoelenco"/>
              <w:numPr>
                <w:ilvl w:val="0"/>
                <w:numId w:val="1"/>
              </w:numPr>
              <w:spacing w:line="276" w:lineRule="auto"/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</w:pPr>
            <w:r w:rsidRPr="000425C1"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  <w:t>Dislessia</w:t>
            </w:r>
          </w:p>
          <w:p w14:paraId="6E48380E" w14:textId="77777777" w:rsidR="000425C1" w:rsidRDefault="000425C1" w:rsidP="000425C1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</w:p>
          <w:p w14:paraId="7529D19F" w14:textId="0BEE6449" w:rsidR="000425C1" w:rsidRPr="000425C1" w:rsidRDefault="000425C1" w:rsidP="000425C1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2. </w:t>
            </w:r>
            <w:r w:rsidRPr="000425C1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Quale di questi può aiutare a identificare gli studenti con bisogni speciali?</w:t>
            </w:r>
          </w:p>
          <w:p w14:paraId="605BB8B8" w14:textId="776CECA9" w:rsidR="000425C1" w:rsidRPr="000425C1" w:rsidRDefault="000425C1" w:rsidP="004D0D2F">
            <w:pPr>
              <w:pStyle w:val="Paragrafoelenco"/>
              <w:numPr>
                <w:ilvl w:val="0"/>
                <w:numId w:val="2"/>
              </w:num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0425C1">
              <w:rPr>
                <w:rFonts w:ascii="Calibri Light" w:hAnsi="Calibri Light" w:cs="Calibri Light"/>
                <w:bCs/>
                <w:sz w:val="20"/>
                <w:szCs w:val="20"/>
              </w:rPr>
              <w:t>Dormire</w:t>
            </w:r>
          </w:p>
          <w:p w14:paraId="39CA63B4" w14:textId="79132752" w:rsidR="000425C1" w:rsidRPr="000425C1" w:rsidRDefault="000425C1" w:rsidP="004D0D2F">
            <w:pPr>
              <w:pStyle w:val="Paragrafoelenco"/>
              <w:numPr>
                <w:ilvl w:val="0"/>
                <w:numId w:val="2"/>
              </w:num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0425C1">
              <w:rPr>
                <w:rFonts w:ascii="Calibri Light" w:hAnsi="Calibri Light" w:cs="Calibri Light"/>
                <w:bCs/>
                <w:sz w:val="20"/>
                <w:szCs w:val="20"/>
              </w:rPr>
              <w:t>Cantare</w:t>
            </w:r>
          </w:p>
          <w:p w14:paraId="245FC9B5" w14:textId="6E60D7FE" w:rsidR="000425C1" w:rsidRPr="000425C1" w:rsidRDefault="000425C1" w:rsidP="004D0D2F">
            <w:pPr>
              <w:pStyle w:val="Paragrafoelenco"/>
              <w:numPr>
                <w:ilvl w:val="0"/>
                <w:numId w:val="2"/>
              </w:numPr>
              <w:spacing w:line="276" w:lineRule="auto"/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</w:pPr>
            <w:r w:rsidRPr="000425C1"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  <w:t>Osservazione</w:t>
            </w:r>
          </w:p>
          <w:p w14:paraId="79FAECAB" w14:textId="77777777" w:rsidR="000425C1" w:rsidRDefault="000425C1" w:rsidP="000425C1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</w:p>
          <w:p w14:paraId="09C9EC04" w14:textId="33398E0C" w:rsidR="000425C1" w:rsidRPr="000425C1" w:rsidRDefault="000425C1" w:rsidP="000425C1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3. </w:t>
            </w:r>
            <w:r w:rsidRPr="000425C1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Il Servizio di Educazione Speciale </w:t>
            </w: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è utile per ...</w:t>
            </w:r>
            <w:r w:rsidRPr="000425C1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?</w:t>
            </w:r>
          </w:p>
          <w:p w14:paraId="226FFEF7" w14:textId="23B5CF6E" w:rsidR="000425C1" w:rsidRPr="000425C1" w:rsidRDefault="000425C1" w:rsidP="004D0D2F">
            <w:pPr>
              <w:pStyle w:val="Paragrafoelenco"/>
              <w:numPr>
                <w:ilvl w:val="0"/>
                <w:numId w:val="3"/>
              </w:numPr>
              <w:spacing w:line="276" w:lineRule="auto"/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</w:pPr>
            <w:r w:rsidRPr="000425C1"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  <w:t>Consulenza e tutoraggio</w:t>
            </w:r>
          </w:p>
          <w:p w14:paraId="3D951555" w14:textId="3304B61B" w:rsidR="000425C1" w:rsidRPr="000425C1" w:rsidRDefault="000425C1" w:rsidP="004D0D2F">
            <w:pPr>
              <w:pStyle w:val="Paragrafoelenco"/>
              <w:numPr>
                <w:ilvl w:val="0"/>
                <w:numId w:val="3"/>
              </w:num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0425C1">
              <w:rPr>
                <w:rFonts w:ascii="Calibri Light" w:hAnsi="Calibri Light" w:cs="Calibri Light"/>
                <w:bCs/>
                <w:sz w:val="20"/>
                <w:szCs w:val="20"/>
              </w:rPr>
              <w:t>Aiuto finanziario</w:t>
            </w:r>
          </w:p>
          <w:p w14:paraId="1B604249" w14:textId="0146A66E" w:rsidR="000425C1" w:rsidRPr="000425C1" w:rsidRDefault="000425C1" w:rsidP="004D0D2F">
            <w:pPr>
              <w:pStyle w:val="Paragrafoelenco"/>
              <w:numPr>
                <w:ilvl w:val="0"/>
                <w:numId w:val="3"/>
              </w:num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0425C1">
              <w:rPr>
                <w:rFonts w:ascii="Calibri Light" w:hAnsi="Calibri Light" w:cs="Calibri Light"/>
                <w:bCs/>
                <w:sz w:val="20"/>
                <w:szCs w:val="20"/>
              </w:rPr>
              <w:t>Trasporto</w:t>
            </w:r>
          </w:p>
          <w:p w14:paraId="50724747" w14:textId="77777777" w:rsidR="000425C1" w:rsidRDefault="000425C1" w:rsidP="000425C1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</w:p>
          <w:p w14:paraId="56DBAD48" w14:textId="44F4A346" w:rsidR="000425C1" w:rsidRPr="000425C1" w:rsidRDefault="000425C1" w:rsidP="000425C1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4. Il p</w:t>
            </w:r>
            <w:r w:rsidRPr="000425C1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rocesso di identificazione degli studenti</w:t>
            </w: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:</w:t>
            </w:r>
          </w:p>
          <w:p w14:paraId="449376ED" w14:textId="685F3C07" w:rsidR="000425C1" w:rsidRPr="000425C1" w:rsidRDefault="000425C1" w:rsidP="004D0D2F">
            <w:pPr>
              <w:pStyle w:val="Paragrafoelenco"/>
              <w:numPr>
                <w:ilvl w:val="1"/>
                <w:numId w:val="4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0425C1">
              <w:rPr>
                <w:rFonts w:ascii="Calibri Light" w:hAnsi="Calibri Light" w:cs="Calibri Light"/>
                <w:bCs/>
                <w:sz w:val="20"/>
                <w:szCs w:val="20"/>
              </w:rPr>
              <w:t>È sempre effettuato da un insegnante</w:t>
            </w:r>
          </w:p>
          <w:p w14:paraId="342F6B31" w14:textId="16A37C11" w:rsidR="008D6C3E" w:rsidRPr="00BC54E8" w:rsidRDefault="000425C1" w:rsidP="004D0D2F">
            <w:pPr>
              <w:pStyle w:val="Paragrafoelenco"/>
              <w:numPr>
                <w:ilvl w:val="1"/>
                <w:numId w:val="4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0425C1"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  <w:t>Varia a seconda del Paese e del sistema educativo</w:t>
            </w:r>
          </w:p>
          <w:p w14:paraId="18DB4DD4" w14:textId="06FF80F2" w:rsidR="00BC54E8" w:rsidRDefault="00510364" w:rsidP="004D0D2F">
            <w:pPr>
              <w:pStyle w:val="Paragrafoelenco"/>
              <w:numPr>
                <w:ilvl w:val="1"/>
                <w:numId w:val="4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Cs/>
                <w:sz w:val="20"/>
                <w:szCs w:val="20"/>
              </w:rPr>
              <w:t>È basato su nuovi test standardizzati</w:t>
            </w:r>
          </w:p>
          <w:p w14:paraId="37308F64" w14:textId="3BB7A92A" w:rsidR="00D90C59" w:rsidRDefault="00D90C59" w:rsidP="00D90C59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</w:p>
          <w:p w14:paraId="0FE17E43" w14:textId="58B58730" w:rsidR="00D90C59" w:rsidRDefault="00D90C59" w:rsidP="00D90C59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</w:p>
          <w:p w14:paraId="3D2940EA" w14:textId="74B83E13" w:rsidR="00D90C59" w:rsidRPr="00177662" w:rsidRDefault="00D90C59" w:rsidP="00D90C59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 w:rsidRPr="00177662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&gt; RUOLO DEL COACH E DEL TUTOR</w:t>
            </w:r>
          </w:p>
          <w:p w14:paraId="5B326639" w14:textId="77777777" w:rsidR="00D90C59" w:rsidRPr="00177662" w:rsidRDefault="00D90C59" w:rsidP="00D90C59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</w:p>
          <w:p w14:paraId="72AC2034" w14:textId="713863A6" w:rsidR="00D90C59" w:rsidRPr="00177662" w:rsidRDefault="00177662" w:rsidP="00D90C59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1. </w:t>
            </w:r>
            <w:r w:rsidR="00D90C59" w:rsidRPr="00177662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Il coaching può essere fornito da</w:t>
            </w: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:</w:t>
            </w:r>
          </w:p>
          <w:p w14:paraId="505C6ADE" w14:textId="50789595" w:rsidR="00D90C59" w:rsidRPr="00177662" w:rsidRDefault="00177662" w:rsidP="004D0D2F">
            <w:pPr>
              <w:pStyle w:val="Paragrafoelenco"/>
              <w:numPr>
                <w:ilvl w:val="1"/>
                <w:numId w:val="5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Cs/>
                <w:sz w:val="20"/>
                <w:szCs w:val="20"/>
              </w:rPr>
              <w:t xml:space="preserve">Un altro </w:t>
            </w:r>
            <w:r w:rsidR="00D90C59" w:rsidRPr="00177662">
              <w:rPr>
                <w:rFonts w:ascii="Calibri Light" w:hAnsi="Calibri Light" w:cs="Calibri Light"/>
                <w:bCs/>
                <w:sz w:val="20"/>
                <w:szCs w:val="20"/>
              </w:rPr>
              <w:t>studente</w:t>
            </w:r>
          </w:p>
          <w:p w14:paraId="047CA9C8" w14:textId="07646708" w:rsidR="00D90C59" w:rsidRPr="00177662" w:rsidRDefault="00177662" w:rsidP="004D0D2F">
            <w:pPr>
              <w:pStyle w:val="Paragrafoelenco"/>
              <w:numPr>
                <w:ilvl w:val="1"/>
                <w:numId w:val="5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Cs/>
                <w:sz w:val="20"/>
                <w:szCs w:val="20"/>
              </w:rPr>
              <w:t>Un a</w:t>
            </w:r>
            <w:r w:rsidR="00D90C59" w:rsidRPr="00177662">
              <w:rPr>
                <w:rFonts w:ascii="Calibri Light" w:hAnsi="Calibri Light" w:cs="Calibri Light"/>
                <w:bCs/>
                <w:sz w:val="20"/>
                <w:szCs w:val="20"/>
              </w:rPr>
              <w:t>mico</w:t>
            </w:r>
          </w:p>
          <w:p w14:paraId="3D8A1D0C" w14:textId="0D993E57" w:rsidR="00D90C59" w:rsidRPr="00177662" w:rsidRDefault="00177662" w:rsidP="004D0D2F">
            <w:pPr>
              <w:pStyle w:val="Paragrafoelenco"/>
              <w:numPr>
                <w:ilvl w:val="1"/>
                <w:numId w:val="5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</w:pPr>
            <w:r w:rsidRPr="00177662"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  <w:t>Uno s</w:t>
            </w:r>
            <w:r w:rsidR="00D90C59" w:rsidRPr="00177662"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  <w:t>pecialista</w:t>
            </w:r>
          </w:p>
          <w:p w14:paraId="4DE05D33" w14:textId="77777777" w:rsidR="00D90C59" w:rsidRDefault="00D90C59" w:rsidP="00D90C59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</w:p>
          <w:p w14:paraId="76892275" w14:textId="008B55CD" w:rsidR="00D90C59" w:rsidRPr="00177662" w:rsidRDefault="00177662" w:rsidP="00D90C59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2. </w:t>
            </w:r>
            <w:r w:rsidR="00D90C59" w:rsidRPr="00177662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Un tutor può essere</w:t>
            </w: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:</w:t>
            </w:r>
          </w:p>
          <w:p w14:paraId="05FBDF30" w14:textId="5BB385FE" w:rsidR="00D90C59" w:rsidRPr="00177662" w:rsidRDefault="00177662" w:rsidP="004D0D2F">
            <w:pPr>
              <w:pStyle w:val="Paragrafoelenco"/>
              <w:numPr>
                <w:ilvl w:val="1"/>
                <w:numId w:val="6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Cs/>
                <w:sz w:val="20"/>
                <w:szCs w:val="20"/>
              </w:rPr>
              <w:t>Un a</w:t>
            </w:r>
            <w:r w:rsidR="00D90C59" w:rsidRPr="00177662">
              <w:rPr>
                <w:rFonts w:ascii="Calibri Light" w:hAnsi="Calibri Light" w:cs="Calibri Light"/>
                <w:bCs/>
                <w:sz w:val="20"/>
                <w:szCs w:val="20"/>
              </w:rPr>
              <w:t>mico</w:t>
            </w:r>
          </w:p>
          <w:p w14:paraId="2AADF181" w14:textId="571B98F8" w:rsidR="00D90C59" w:rsidRPr="00177662" w:rsidRDefault="00177662" w:rsidP="004D0D2F">
            <w:pPr>
              <w:pStyle w:val="Paragrafoelenco"/>
              <w:numPr>
                <w:ilvl w:val="1"/>
                <w:numId w:val="6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</w:pPr>
            <w:r w:rsidRPr="00177662"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  <w:t>Un i</w:t>
            </w:r>
            <w:r w:rsidR="00D90C59" w:rsidRPr="00177662"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  <w:t>nsegnante</w:t>
            </w:r>
          </w:p>
          <w:p w14:paraId="6E16BD20" w14:textId="76BA41EA" w:rsidR="00D90C59" w:rsidRPr="00177662" w:rsidRDefault="00177662" w:rsidP="004D0D2F">
            <w:pPr>
              <w:pStyle w:val="Paragrafoelenco"/>
              <w:numPr>
                <w:ilvl w:val="1"/>
                <w:numId w:val="6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Cs/>
                <w:sz w:val="20"/>
                <w:szCs w:val="20"/>
              </w:rPr>
              <w:t>Un v</w:t>
            </w:r>
            <w:r w:rsidR="00D90C59" w:rsidRPr="00177662">
              <w:rPr>
                <w:rFonts w:ascii="Calibri Light" w:hAnsi="Calibri Light" w:cs="Calibri Light"/>
                <w:bCs/>
                <w:sz w:val="20"/>
                <w:szCs w:val="20"/>
              </w:rPr>
              <w:t>icino di casa</w:t>
            </w:r>
          </w:p>
          <w:p w14:paraId="3EF2FD0C" w14:textId="77777777" w:rsidR="00D90C59" w:rsidRDefault="00D90C59" w:rsidP="00D90C59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</w:p>
          <w:p w14:paraId="7962579A" w14:textId="035E9FC7" w:rsidR="00D90C59" w:rsidRPr="00177662" w:rsidRDefault="00177662" w:rsidP="00D90C59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3. </w:t>
            </w:r>
            <w:r w:rsidR="00D90C59" w:rsidRPr="00177662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Il tutoraggio può avvenire</w:t>
            </w: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:</w:t>
            </w:r>
          </w:p>
          <w:p w14:paraId="4CC7AD33" w14:textId="08D96046" w:rsidR="00D90C59" w:rsidRPr="00177662" w:rsidRDefault="00D90C59" w:rsidP="004D0D2F">
            <w:pPr>
              <w:pStyle w:val="Paragrafoelenco"/>
              <w:numPr>
                <w:ilvl w:val="1"/>
                <w:numId w:val="7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177662">
              <w:rPr>
                <w:rFonts w:ascii="Calibri Light" w:hAnsi="Calibri Light" w:cs="Calibri Light"/>
                <w:bCs/>
                <w:sz w:val="20"/>
                <w:szCs w:val="20"/>
              </w:rPr>
              <w:t>Nelle pause</w:t>
            </w:r>
          </w:p>
          <w:p w14:paraId="234C59EA" w14:textId="77CB98B1" w:rsidR="00D90C59" w:rsidRPr="00177662" w:rsidRDefault="00177662" w:rsidP="004D0D2F">
            <w:pPr>
              <w:pStyle w:val="Paragrafoelenco"/>
              <w:numPr>
                <w:ilvl w:val="1"/>
                <w:numId w:val="7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</w:pPr>
            <w:r w:rsidRPr="00177662"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  <w:t>On</w:t>
            </w:r>
            <w:r w:rsidR="00D90C59" w:rsidRPr="00177662"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  <w:t>line</w:t>
            </w:r>
          </w:p>
          <w:p w14:paraId="43223E6C" w14:textId="5EF370C1" w:rsidR="00D90C59" w:rsidRPr="00177662" w:rsidRDefault="00D90C59" w:rsidP="004D0D2F">
            <w:pPr>
              <w:pStyle w:val="Paragrafoelenco"/>
              <w:numPr>
                <w:ilvl w:val="1"/>
                <w:numId w:val="7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177662">
              <w:rPr>
                <w:rFonts w:ascii="Calibri Light" w:hAnsi="Calibri Light" w:cs="Calibri Light"/>
                <w:bCs/>
                <w:sz w:val="20"/>
                <w:szCs w:val="20"/>
              </w:rPr>
              <w:t xml:space="preserve">Quando si fa lezione </w:t>
            </w:r>
          </w:p>
          <w:p w14:paraId="37C66F77" w14:textId="77777777" w:rsidR="00177662" w:rsidRDefault="00177662" w:rsidP="00D90C59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</w:p>
          <w:p w14:paraId="13C19BF7" w14:textId="2F16BABD" w:rsidR="00D90C59" w:rsidRPr="00177662" w:rsidRDefault="00177662" w:rsidP="00D90C59">
            <w:pPr>
              <w:spacing w:line="276" w:lineRule="auto"/>
              <w:rPr>
                <w:rFonts w:ascii="Calibri Light" w:hAnsi="Calibri Light" w:cs="Calibri Light"/>
                <w:b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4. Una possibile </w:t>
            </w:r>
            <w:r w:rsidR="00D90C59" w:rsidRPr="00177662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strategi</w:t>
            </w: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>a</w:t>
            </w:r>
            <w:r w:rsidR="00D90C59" w:rsidRPr="00177662"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 di insegnamento</w:t>
            </w:r>
            <w:r>
              <w:rPr>
                <w:rFonts w:ascii="Calibri Light" w:hAnsi="Calibri Light" w:cs="Calibri Light"/>
                <w:b/>
                <w:bCs/>
                <w:sz w:val="20"/>
                <w:szCs w:val="20"/>
              </w:rPr>
              <w:t xml:space="preserve"> potrebbe essere:</w:t>
            </w:r>
          </w:p>
          <w:p w14:paraId="05890756" w14:textId="2CF101B8" w:rsidR="00D90C59" w:rsidRPr="00177662" w:rsidRDefault="00177662" w:rsidP="004D0D2F">
            <w:pPr>
              <w:pStyle w:val="Paragrafoelenco"/>
              <w:numPr>
                <w:ilvl w:val="1"/>
                <w:numId w:val="8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>
              <w:rPr>
                <w:rFonts w:ascii="Calibri Light" w:hAnsi="Calibri Light" w:cs="Calibri Light"/>
                <w:bCs/>
                <w:sz w:val="20"/>
                <w:szCs w:val="20"/>
              </w:rPr>
              <w:t>I</w:t>
            </w:r>
            <w:r w:rsidR="00D90C59" w:rsidRPr="00177662">
              <w:rPr>
                <w:rFonts w:ascii="Calibri Light" w:hAnsi="Calibri Light" w:cs="Calibri Light"/>
                <w:bCs/>
                <w:sz w:val="20"/>
                <w:szCs w:val="20"/>
              </w:rPr>
              <w:t>nsegnamento in classe</w:t>
            </w:r>
          </w:p>
          <w:p w14:paraId="74EB0EFC" w14:textId="039C5559" w:rsidR="00D90C59" w:rsidRPr="00177662" w:rsidRDefault="00D90C59" w:rsidP="004D0D2F">
            <w:pPr>
              <w:pStyle w:val="Paragrafoelenco"/>
              <w:numPr>
                <w:ilvl w:val="1"/>
                <w:numId w:val="8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sz w:val="20"/>
                <w:szCs w:val="20"/>
              </w:rPr>
            </w:pPr>
            <w:r w:rsidRPr="00177662">
              <w:rPr>
                <w:rFonts w:ascii="Calibri Light" w:hAnsi="Calibri Light" w:cs="Calibri Light"/>
                <w:bCs/>
                <w:sz w:val="20"/>
                <w:szCs w:val="20"/>
              </w:rPr>
              <w:t>Lezion</w:t>
            </w:r>
            <w:r w:rsidR="00177662">
              <w:rPr>
                <w:rFonts w:ascii="Calibri Light" w:hAnsi="Calibri Light" w:cs="Calibri Light"/>
                <w:bCs/>
                <w:sz w:val="20"/>
                <w:szCs w:val="20"/>
              </w:rPr>
              <w:t>i</w:t>
            </w:r>
            <w:r w:rsidRPr="00177662">
              <w:rPr>
                <w:rFonts w:ascii="Calibri Light" w:hAnsi="Calibri Light" w:cs="Calibri Light"/>
                <w:bCs/>
                <w:sz w:val="20"/>
                <w:szCs w:val="20"/>
              </w:rPr>
              <w:t xml:space="preserve"> frontal</w:t>
            </w:r>
            <w:r w:rsidR="00177662">
              <w:rPr>
                <w:rFonts w:ascii="Calibri Light" w:hAnsi="Calibri Light" w:cs="Calibri Light"/>
                <w:bCs/>
                <w:sz w:val="20"/>
                <w:szCs w:val="20"/>
              </w:rPr>
              <w:t>i</w:t>
            </w:r>
          </w:p>
          <w:p w14:paraId="471014C7" w14:textId="500D3112" w:rsidR="00D90C59" w:rsidRPr="00177662" w:rsidRDefault="00D90C59" w:rsidP="004D0D2F">
            <w:pPr>
              <w:pStyle w:val="Paragrafoelenco"/>
              <w:numPr>
                <w:ilvl w:val="1"/>
                <w:numId w:val="8"/>
              </w:numPr>
              <w:spacing w:line="276" w:lineRule="auto"/>
              <w:ind w:left="773"/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</w:pPr>
            <w:r w:rsidRPr="00177662">
              <w:rPr>
                <w:rFonts w:ascii="Calibri Light" w:hAnsi="Calibri Light" w:cs="Calibri Light"/>
                <w:bCs/>
                <w:color w:val="00B050"/>
                <w:sz w:val="20"/>
                <w:szCs w:val="20"/>
              </w:rPr>
              <w:t>Tecnologia assistiva</w:t>
            </w:r>
          </w:p>
          <w:p w14:paraId="7C09E5E8" w14:textId="22C5EE98" w:rsidR="00D90C59" w:rsidRDefault="00D90C59" w:rsidP="00D90C59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</w:p>
          <w:p w14:paraId="1E5EF3B2" w14:textId="77777777" w:rsidR="00D90C59" w:rsidRPr="00D90C59" w:rsidRDefault="00D90C59" w:rsidP="00D90C59">
            <w:pPr>
              <w:spacing w:line="276" w:lineRule="auto"/>
              <w:rPr>
                <w:rFonts w:ascii="Calibri Light" w:hAnsi="Calibri Light" w:cs="Calibri Light"/>
                <w:bCs/>
                <w:sz w:val="20"/>
                <w:szCs w:val="20"/>
              </w:rPr>
            </w:pPr>
          </w:p>
          <w:p w14:paraId="682BEDF0" w14:textId="5547F3F3" w:rsidR="00057F09" w:rsidRDefault="00057F09" w:rsidP="00057F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</w:pPr>
            <w:r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  <w:t xml:space="preserve">&gt; UN </w:t>
            </w:r>
            <w:r w:rsidRPr="00057F09"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  <w:t>AMBIENTE DI APPRENDIMENTO FAVOREVOLE</w:t>
            </w:r>
          </w:p>
          <w:p w14:paraId="4466845F" w14:textId="77777777" w:rsidR="00D50FB7" w:rsidRPr="00057F09" w:rsidRDefault="00D50FB7" w:rsidP="00057F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</w:pPr>
          </w:p>
          <w:p w14:paraId="7853F137" w14:textId="22E4D916" w:rsidR="00057F09" w:rsidRPr="00057F09" w:rsidRDefault="00057F09" w:rsidP="00057F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</w:pPr>
            <w:r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  <w:t xml:space="preserve">1. </w:t>
            </w:r>
            <w:r w:rsidRPr="00057F09"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  <w:t>Un ambiente di apprendimento favorevole può aiutare gli studenti con bisogni speciali a sentirsi</w:t>
            </w:r>
          </w:p>
          <w:p w14:paraId="4759D3CD" w14:textId="3E9D1CA5" w:rsidR="00057F09" w:rsidRPr="00057F09" w:rsidRDefault="00057F09" w:rsidP="004D0D2F">
            <w:pPr>
              <w:pStyle w:val="Paragrafoelenco"/>
              <w:numPr>
                <w:ilvl w:val="1"/>
                <w:numId w:val="9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  <w:lang w:val="it-IT"/>
              </w:rPr>
            </w:pPr>
            <w:r w:rsidRPr="00057F09">
              <w:rPr>
                <w:rFonts w:ascii="Calibri Light" w:eastAsia="Calibri" w:hAnsi="Calibri Light" w:cs="Calibri Light"/>
                <w:bCs/>
                <w:sz w:val="20"/>
                <w:lang w:val="it-IT"/>
              </w:rPr>
              <w:t xml:space="preserve">Responsabili e consapevoli </w:t>
            </w:r>
          </w:p>
          <w:p w14:paraId="5C1F2D06" w14:textId="29DAAF3B" w:rsidR="00057F09" w:rsidRPr="00D50FB7" w:rsidRDefault="003F0C09" w:rsidP="004D0D2F">
            <w:pPr>
              <w:pStyle w:val="Paragrafoelenco"/>
              <w:numPr>
                <w:ilvl w:val="1"/>
                <w:numId w:val="9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color w:val="00B050"/>
                <w:sz w:val="20"/>
                <w:lang w:val="it-IT"/>
              </w:rPr>
            </w:pPr>
            <w:r>
              <w:rPr>
                <w:rFonts w:ascii="Calibri Light" w:eastAsia="Calibri" w:hAnsi="Calibri Light" w:cs="Calibri Light"/>
                <w:bCs/>
                <w:color w:val="00B050"/>
                <w:sz w:val="20"/>
                <w:lang w:val="it-IT"/>
              </w:rPr>
              <w:t>A loro agio</w:t>
            </w:r>
            <w:r w:rsidR="00057F09" w:rsidRPr="00D50FB7">
              <w:rPr>
                <w:rFonts w:ascii="Calibri Light" w:eastAsia="Calibri" w:hAnsi="Calibri Light" w:cs="Calibri Light"/>
                <w:bCs/>
                <w:color w:val="00B050"/>
                <w:sz w:val="20"/>
                <w:lang w:val="it-IT"/>
              </w:rPr>
              <w:t xml:space="preserve"> e sicuri di sé</w:t>
            </w:r>
          </w:p>
          <w:p w14:paraId="330F18F2" w14:textId="2F8DD246" w:rsidR="00057F09" w:rsidRPr="00057F09" w:rsidRDefault="00057F09" w:rsidP="004D0D2F">
            <w:pPr>
              <w:pStyle w:val="Paragrafoelenco"/>
              <w:numPr>
                <w:ilvl w:val="1"/>
                <w:numId w:val="9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  <w:lang w:val="it-IT"/>
              </w:rPr>
            </w:pPr>
            <w:r w:rsidRPr="00057F09">
              <w:rPr>
                <w:rFonts w:ascii="Calibri Light" w:eastAsia="Calibri" w:hAnsi="Calibri Light" w:cs="Calibri Light"/>
                <w:bCs/>
                <w:sz w:val="20"/>
                <w:lang w:val="it-IT"/>
              </w:rPr>
              <w:t>Nervosi e a disagio</w:t>
            </w:r>
          </w:p>
          <w:p w14:paraId="68B3B546" w14:textId="77777777" w:rsidR="00057F09" w:rsidRDefault="00057F09" w:rsidP="00057F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Cs/>
                <w:sz w:val="20"/>
                <w:lang w:val="it-IT"/>
              </w:rPr>
            </w:pPr>
          </w:p>
          <w:p w14:paraId="653CC69E" w14:textId="4CCA6858" w:rsidR="00057F09" w:rsidRPr="00057F09" w:rsidRDefault="00057F09" w:rsidP="00057F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</w:pPr>
            <w:r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  <w:t xml:space="preserve">2. </w:t>
            </w:r>
            <w:r w:rsidRPr="00057F09"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  <w:t>Gli accomodamenti possono includere</w:t>
            </w:r>
          </w:p>
          <w:p w14:paraId="679C78E8" w14:textId="7FB6078D" w:rsidR="00057F09" w:rsidRPr="00D50FB7" w:rsidRDefault="00057F09" w:rsidP="004D0D2F">
            <w:pPr>
              <w:pStyle w:val="Paragrafoelenco"/>
              <w:numPr>
                <w:ilvl w:val="1"/>
                <w:numId w:val="10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color w:val="00B050"/>
                <w:sz w:val="20"/>
                <w:lang w:val="it-IT"/>
              </w:rPr>
            </w:pPr>
            <w:r w:rsidRPr="00D50FB7">
              <w:rPr>
                <w:rFonts w:ascii="Calibri Light" w:eastAsia="Calibri" w:hAnsi="Calibri Light" w:cs="Calibri Light"/>
                <w:bCs/>
                <w:color w:val="00B050"/>
                <w:sz w:val="20"/>
                <w:lang w:val="it-IT"/>
              </w:rPr>
              <w:t>Tempo extra per i test</w:t>
            </w:r>
          </w:p>
          <w:p w14:paraId="78D7507E" w14:textId="483133D5" w:rsidR="00057F09" w:rsidRPr="00057F09" w:rsidRDefault="00057F09" w:rsidP="004D0D2F">
            <w:pPr>
              <w:pStyle w:val="Paragrafoelenco"/>
              <w:numPr>
                <w:ilvl w:val="1"/>
                <w:numId w:val="10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  <w:lang w:val="it-IT"/>
              </w:rPr>
            </w:pPr>
            <w:r w:rsidRPr="00057F09">
              <w:rPr>
                <w:rFonts w:ascii="Calibri Light" w:eastAsia="Calibri" w:hAnsi="Calibri Light" w:cs="Calibri Light"/>
                <w:bCs/>
                <w:sz w:val="20"/>
                <w:lang w:val="it-IT"/>
              </w:rPr>
              <w:t>Meno amici</w:t>
            </w:r>
          </w:p>
          <w:p w14:paraId="7737E768" w14:textId="31696A05" w:rsidR="00057F09" w:rsidRPr="00057F09" w:rsidRDefault="00057F09" w:rsidP="004D0D2F">
            <w:pPr>
              <w:pStyle w:val="Paragrafoelenco"/>
              <w:numPr>
                <w:ilvl w:val="1"/>
                <w:numId w:val="10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  <w:lang w:val="it-IT"/>
              </w:rPr>
            </w:pPr>
            <w:r w:rsidRPr="00057F09">
              <w:rPr>
                <w:rFonts w:ascii="Calibri Light" w:eastAsia="Calibri" w:hAnsi="Calibri Light" w:cs="Calibri Light"/>
                <w:bCs/>
                <w:sz w:val="20"/>
                <w:lang w:val="it-IT"/>
              </w:rPr>
              <w:t>Compiti a casa extra</w:t>
            </w:r>
          </w:p>
          <w:p w14:paraId="5B9F6267" w14:textId="77777777" w:rsidR="00057F09" w:rsidRDefault="00057F09" w:rsidP="00057F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Cs/>
                <w:sz w:val="20"/>
                <w:lang w:val="it-IT"/>
              </w:rPr>
            </w:pPr>
          </w:p>
          <w:p w14:paraId="36B587E1" w14:textId="1E23C23E" w:rsidR="00057F09" w:rsidRPr="00057F09" w:rsidRDefault="00057F09" w:rsidP="00057F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</w:pPr>
            <w:r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  <w:t xml:space="preserve">3. </w:t>
            </w:r>
            <w:r w:rsidR="009A5A38"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  <w:t>U</w:t>
            </w:r>
            <w:r w:rsidRPr="00057F09"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  <w:t xml:space="preserve">n ambiente di apprendimento favorevole può essere </w:t>
            </w:r>
            <w:r w:rsidR="00346B3E"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  <w:t>costruito</w:t>
            </w:r>
            <w:r w:rsidRPr="00057F09"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  <w:t xml:space="preserve"> </w:t>
            </w:r>
            <w:r w:rsidR="003F0C09"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  <w:t>attraverso:</w:t>
            </w:r>
          </w:p>
          <w:p w14:paraId="6D2A8965" w14:textId="298B2A98" w:rsidR="00057F09" w:rsidRPr="002B65A4" w:rsidRDefault="003F0C09" w:rsidP="004D0D2F">
            <w:pPr>
              <w:pStyle w:val="Paragrafoelenco"/>
              <w:numPr>
                <w:ilvl w:val="1"/>
                <w:numId w:val="11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color w:val="00B050"/>
                <w:sz w:val="20"/>
                <w:lang w:val="it-IT"/>
              </w:rPr>
            </w:pPr>
            <w:r>
              <w:rPr>
                <w:rFonts w:ascii="Calibri Light" w:eastAsia="Calibri" w:hAnsi="Calibri Light" w:cs="Calibri Light"/>
                <w:bCs/>
                <w:color w:val="00B050"/>
                <w:sz w:val="20"/>
                <w:lang w:val="it-IT"/>
              </w:rPr>
              <w:t>La condivisione di a</w:t>
            </w:r>
            <w:r w:rsidR="00057F09" w:rsidRPr="002B65A4">
              <w:rPr>
                <w:rFonts w:ascii="Calibri Light" w:eastAsia="Calibri" w:hAnsi="Calibri Light" w:cs="Calibri Light"/>
                <w:bCs/>
                <w:color w:val="00B050"/>
                <w:sz w:val="20"/>
                <w:lang w:val="it-IT"/>
              </w:rPr>
              <w:t>spettative e regole</w:t>
            </w:r>
            <w:r>
              <w:rPr>
                <w:rFonts w:ascii="Calibri Light" w:eastAsia="Calibri" w:hAnsi="Calibri Light" w:cs="Calibri Light"/>
                <w:bCs/>
                <w:color w:val="00B050"/>
                <w:sz w:val="20"/>
                <w:lang w:val="it-IT"/>
              </w:rPr>
              <w:t xml:space="preserve"> chiare</w:t>
            </w:r>
          </w:p>
          <w:p w14:paraId="13E5CC8C" w14:textId="2841E95E" w:rsidR="00057F09" w:rsidRPr="00057F09" w:rsidRDefault="00057F09" w:rsidP="004D0D2F">
            <w:pPr>
              <w:pStyle w:val="Paragrafoelenco"/>
              <w:numPr>
                <w:ilvl w:val="1"/>
                <w:numId w:val="11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  <w:lang w:val="it-IT"/>
              </w:rPr>
            </w:pPr>
            <w:r w:rsidRPr="00057F09">
              <w:rPr>
                <w:rFonts w:ascii="Calibri Light" w:eastAsia="Calibri" w:hAnsi="Calibri Light" w:cs="Calibri Light"/>
                <w:bCs/>
                <w:sz w:val="20"/>
                <w:lang w:val="it-IT"/>
              </w:rPr>
              <w:lastRenderedPageBreak/>
              <w:t>Meno regole e uso di parole</w:t>
            </w:r>
          </w:p>
          <w:p w14:paraId="71E4DD37" w14:textId="756AAA3A" w:rsidR="00057F09" w:rsidRPr="00057F09" w:rsidRDefault="00057F09" w:rsidP="004D0D2F">
            <w:pPr>
              <w:pStyle w:val="Paragrafoelenco"/>
              <w:numPr>
                <w:ilvl w:val="1"/>
                <w:numId w:val="11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  <w:lang w:val="it-IT"/>
              </w:rPr>
            </w:pPr>
            <w:r w:rsidRPr="00057F09">
              <w:rPr>
                <w:rFonts w:ascii="Calibri Light" w:eastAsia="Calibri" w:hAnsi="Calibri Light" w:cs="Calibri Light"/>
                <w:bCs/>
                <w:sz w:val="20"/>
                <w:lang w:val="it-IT"/>
              </w:rPr>
              <w:t>Pause più brevi</w:t>
            </w:r>
          </w:p>
          <w:p w14:paraId="021B11CB" w14:textId="6386416E" w:rsidR="00057F09" w:rsidRDefault="00057F09" w:rsidP="00057F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Cs/>
                <w:sz w:val="20"/>
                <w:lang w:val="it-IT"/>
              </w:rPr>
            </w:pPr>
          </w:p>
          <w:p w14:paraId="74077652" w14:textId="167FC1B2" w:rsidR="00057F09" w:rsidRPr="00057F09" w:rsidRDefault="00057F09" w:rsidP="00057F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</w:pPr>
            <w:r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  <w:t xml:space="preserve">4. </w:t>
            </w:r>
            <w:r w:rsidRPr="00057F09"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  <w:t>È possibile creare un ambiente di apprendimento favorevole e accogliente</w:t>
            </w:r>
          </w:p>
          <w:p w14:paraId="5D5324FE" w14:textId="25267443" w:rsidR="00057F09" w:rsidRPr="00057F09" w:rsidRDefault="00057F09" w:rsidP="004D0D2F">
            <w:pPr>
              <w:pStyle w:val="Paragrafoelenco"/>
              <w:numPr>
                <w:ilvl w:val="1"/>
                <w:numId w:val="12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  <w:lang w:val="it-IT"/>
              </w:rPr>
            </w:pPr>
            <w:r w:rsidRPr="00057F09">
              <w:rPr>
                <w:rFonts w:ascii="Calibri Light" w:eastAsia="Calibri" w:hAnsi="Calibri Light" w:cs="Calibri Light"/>
                <w:bCs/>
                <w:sz w:val="20"/>
                <w:lang w:val="it-IT"/>
              </w:rPr>
              <w:t>Riprodu</w:t>
            </w:r>
            <w:r w:rsidR="00E44488">
              <w:rPr>
                <w:rFonts w:ascii="Calibri Light" w:eastAsia="Calibri" w:hAnsi="Calibri Light" w:cs="Calibri Light"/>
                <w:bCs/>
                <w:sz w:val="20"/>
                <w:lang w:val="it-IT"/>
              </w:rPr>
              <w:t>cendo</w:t>
            </w:r>
            <w:r w:rsidRPr="00057F09">
              <w:rPr>
                <w:rFonts w:ascii="Calibri Light" w:eastAsia="Calibri" w:hAnsi="Calibri Light" w:cs="Calibri Light"/>
                <w:bCs/>
                <w:sz w:val="20"/>
                <w:lang w:val="it-IT"/>
              </w:rPr>
              <w:t xml:space="preserve"> musica in classe</w:t>
            </w:r>
          </w:p>
          <w:p w14:paraId="59BF1231" w14:textId="62EF2455" w:rsidR="00057F09" w:rsidRPr="00057F09" w:rsidRDefault="00057F09" w:rsidP="004D0D2F">
            <w:pPr>
              <w:pStyle w:val="Paragrafoelenco"/>
              <w:numPr>
                <w:ilvl w:val="1"/>
                <w:numId w:val="12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  <w:lang w:val="it-IT"/>
              </w:rPr>
            </w:pPr>
            <w:r w:rsidRPr="00057F09">
              <w:rPr>
                <w:rFonts w:ascii="Calibri Light" w:eastAsia="Calibri" w:hAnsi="Calibri Light" w:cs="Calibri Light"/>
                <w:bCs/>
                <w:sz w:val="20"/>
                <w:lang w:val="it-IT"/>
              </w:rPr>
              <w:t>Isola</w:t>
            </w:r>
            <w:r w:rsidR="00E44488">
              <w:rPr>
                <w:rFonts w:ascii="Calibri Light" w:eastAsia="Calibri" w:hAnsi="Calibri Light" w:cs="Calibri Light"/>
                <w:bCs/>
                <w:sz w:val="20"/>
                <w:lang w:val="it-IT"/>
              </w:rPr>
              <w:t>ndo</w:t>
            </w:r>
            <w:r w:rsidRPr="00057F09">
              <w:rPr>
                <w:rFonts w:ascii="Calibri Light" w:eastAsia="Calibri" w:hAnsi="Calibri Light" w:cs="Calibri Light"/>
                <w:bCs/>
                <w:sz w:val="20"/>
                <w:lang w:val="it-IT"/>
              </w:rPr>
              <w:t xml:space="preserve"> gli studenti con esigenze speciali</w:t>
            </w:r>
          </w:p>
          <w:p w14:paraId="1229CD8D" w14:textId="7389F3FC" w:rsidR="00057F09" w:rsidRPr="002B65A4" w:rsidRDefault="00057F09" w:rsidP="004D0D2F">
            <w:pPr>
              <w:pStyle w:val="Paragrafoelenco"/>
              <w:numPr>
                <w:ilvl w:val="1"/>
                <w:numId w:val="12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color w:val="00B050"/>
                <w:sz w:val="20"/>
                <w:lang w:val="it-IT"/>
              </w:rPr>
            </w:pPr>
            <w:r w:rsidRPr="002B65A4">
              <w:rPr>
                <w:rFonts w:ascii="Calibri Light" w:eastAsia="Calibri" w:hAnsi="Calibri Light" w:cs="Calibri Light"/>
                <w:bCs/>
                <w:color w:val="00B050"/>
                <w:sz w:val="20"/>
                <w:lang w:val="it-IT"/>
              </w:rPr>
              <w:t>Implementa</w:t>
            </w:r>
            <w:r w:rsidR="00E44488">
              <w:rPr>
                <w:rFonts w:ascii="Calibri Light" w:eastAsia="Calibri" w:hAnsi="Calibri Light" w:cs="Calibri Light"/>
                <w:bCs/>
                <w:color w:val="00B050"/>
                <w:sz w:val="20"/>
                <w:lang w:val="it-IT"/>
              </w:rPr>
              <w:t>ndo</w:t>
            </w:r>
            <w:r w:rsidRPr="002B65A4">
              <w:rPr>
                <w:rFonts w:ascii="Calibri Light" w:eastAsia="Calibri" w:hAnsi="Calibri Light" w:cs="Calibri Light"/>
                <w:bCs/>
                <w:color w:val="00B050"/>
                <w:sz w:val="20"/>
                <w:lang w:val="it-IT"/>
              </w:rPr>
              <w:t xml:space="preserve"> strategie</w:t>
            </w:r>
          </w:p>
          <w:p w14:paraId="158E8CC8" w14:textId="30A6D132" w:rsidR="00057F09" w:rsidRDefault="00057F09" w:rsidP="00057F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</w:pPr>
          </w:p>
          <w:p w14:paraId="0AB448E7" w14:textId="77777777" w:rsidR="003F0C09" w:rsidRDefault="003F0C09" w:rsidP="00057F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  <w:lang w:val="it-IT"/>
              </w:rPr>
            </w:pPr>
          </w:p>
          <w:p w14:paraId="1771DB11" w14:textId="415D824F" w:rsidR="003F0C09" w:rsidRDefault="003F0C09" w:rsidP="003F0C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</w:rPr>
            </w:pPr>
            <w:r>
              <w:rPr>
                <w:rFonts w:ascii="Calibri Light" w:eastAsia="Calibri" w:hAnsi="Calibri Light" w:cs="Calibri Light"/>
                <w:b/>
                <w:bCs/>
                <w:sz w:val="20"/>
              </w:rPr>
              <w:t xml:space="preserve">&gt; LA </w:t>
            </w:r>
            <w:r w:rsidRPr="003F0C09">
              <w:rPr>
                <w:rFonts w:ascii="Calibri Light" w:eastAsia="Calibri" w:hAnsi="Calibri Light" w:cs="Calibri Light"/>
                <w:b/>
                <w:bCs/>
                <w:sz w:val="20"/>
              </w:rPr>
              <w:t xml:space="preserve">TECNOLOGIA ASSISTIVA </w:t>
            </w:r>
          </w:p>
          <w:p w14:paraId="3B5CF9F9" w14:textId="77777777" w:rsidR="003F0C09" w:rsidRPr="003F0C09" w:rsidRDefault="003F0C09" w:rsidP="003F0C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</w:rPr>
            </w:pPr>
          </w:p>
          <w:p w14:paraId="05EDD600" w14:textId="3C1F2202" w:rsidR="003F0C09" w:rsidRPr="003F0C09" w:rsidRDefault="003F0C09" w:rsidP="003F0C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</w:rPr>
            </w:pPr>
            <w:r>
              <w:rPr>
                <w:rFonts w:ascii="Calibri Light" w:eastAsia="Calibri" w:hAnsi="Calibri Light" w:cs="Calibri Light"/>
                <w:b/>
                <w:bCs/>
                <w:sz w:val="20"/>
              </w:rPr>
              <w:t xml:space="preserve">1. </w:t>
            </w:r>
            <w:r w:rsidR="00C923D4">
              <w:rPr>
                <w:rFonts w:ascii="Calibri Light" w:eastAsia="Calibri" w:hAnsi="Calibri Light" w:cs="Calibri Light"/>
                <w:b/>
                <w:bCs/>
                <w:sz w:val="20"/>
              </w:rPr>
              <w:t>Un s</w:t>
            </w:r>
            <w:r w:rsidRPr="003F0C09">
              <w:rPr>
                <w:rFonts w:ascii="Calibri Light" w:eastAsia="Calibri" w:hAnsi="Calibri Light" w:cs="Calibri Light"/>
                <w:b/>
                <w:bCs/>
                <w:sz w:val="20"/>
              </w:rPr>
              <w:t>oftware di sintesi vocale</w:t>
            </w:r>
            <w:r w:rsidR="00C923D4">
              <w:rPr>
                <w:rFonts w:ascii="Calibri Light" w:eastAsia="Calibri" w:hAnsi="Calibri Light" w:cs="Calibri Light"/>
                <w:b/>
                <w:bCs/>
                <w:sz w:val="20"/>
              </w:rPr>
              <w:t>:</w:t>
            </w:r>
          </w:p>
          <w:p w14:paraId="103761AB" w14:textId="34FD45F5" w:rsidR="003F0C09" w:rsidRPr="003F0C09" w:rsidRDefault="003F0C09" w:rsidP="004D0D2F">
            <w:pPr>
              <w:pStyle w:val="Paragrafoelenco"/>
              <w:numPr>
                <w:ilvl w:val="1"/>
                <w:numId w:val="13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</w:rPr>
            </w:pPr>
            <w:r w:rsidRPr="003F0C09">
              <w:rPr>
                <w:rFonts w:ascii="Calibri Light" w:eastAsia="Calibri" w:hAnsi="Calibri Light" w:cs="Calibri Light"/>
                <w:bCs/>
                <w:sz w:val="20"/>
              </w:rPr>
              <w:t>Legge i libri per gli studenti</w:t>
            </w:r>
          </w:p>
          <w:p w14:paraId="37AAA248" w14:textId="36DEF005" w:rsidR="003F0C09" w:rsidRPr="00C923D4" w:rsidRDefault="003F0C09" w:rsidP="004D0D2F">
            <w:pPr>
              <w:pStyle w:val="Paragrafoelenco"/>
              <w:numPr>
                <w:ilvl w:val="1"/>
                <w:numId w:val="13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color w:val="00B050"/>
                <w:sz w:val="20"/>
              </w:rPr>
            </w:pPr>
            <w:r w:rsidRPr="00C923D4">
              <w:rPr>
                <w:rFonts w:ascii="Calibri Light" w:eastAsia="Calibri" w:hAnsi="Calibri Light" w:cs="Calibri Light"/>
                <w:bCs/>
                <w:color w:val="00B050"/>
                <w:sz w:val="20"/>
              </w:rPr>
              <w:t>Converte il testo scritto in parole parlate</w:t>
            </w:r>
          </w:p>
          <w:p w14:paraId="282070BC" w14:textId="698DEE48" w:rsidR="003F0C09" w:rsidRPr="003F0C09" w:rsidRDefault="003F0C09" w:rsidP="004D0D2F">
            <w:pPr>
              <w:pStyle w:val="Paragrafoelenco"/>
              <w:numPr>
                <w:ilvl w:val="1"/>
                <w:numId w:val="13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</w:rPr>
            </w:pPr>
            <w:r w:rsidRPr="003F0C09">
              <w:rPr>
                <w:rFonts w:ascii="Calibri Light" w:eastAsia="Calibri" w:hAnsi="Calibri Light" w:cs="Calibri Light"/>
                <w:bCs/>
                <w:sz w:val="20"/>
              </w:rPr>
              <w:t>Compila un testo parlato a partire da parole casuali</w:t>
            </w:r>
          </w:p>
          <w:p w14:paraId="2986570E" w14:textId="77777777" w:rsidR="003F0C09" w:rsidRDefault="003F0C09" w:rsidP="003F0C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</w:rPr>
            </w:pPr>
          </w:p>
          <w:p w14:paraId="7F91A832" w14:textId="686EDD4F" w:rsidR="003F0C09" w:rsidRPr="003F0C09" w:rsidRDefault="003F0C09" w:rsidP="003F0C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</w:rPr>
            </w:pPr>
            <w:r>
              <w:rPr>
                <w:rFonts w:ascii="Calibri Light" w:eastAsia="Calibri" w:hAnsi="Calibri Light" w:cs="Calibri Light"/>
                <w:b/>
                <w:bCs/>
                <w:sz w:val="20"/>
              </w:rPr>
              <w:t xml:space="preserve">2. </w:t>
            </w:r>
            <w:r w:rsidR="00C923D4">
              <w:rPr>
                <w:rFonts w:ascii="Calibri Light" w:eastAsia="Calibri" w:hAnsi="Calibri Light" w:cs="Calibri Light"/>
                <w:b/>
                <w:bCs/>
                <w:sz w:val="20"/>
              </w:rPr>
              <w:t>Un</w:t>
            </w:r>
            <w:r w:rsidRPr="003F0C09">
              <w:rPr>
                <w:rFonts w:ascii="Calibri Light" w:eastAsia="Calibri" w:hAnsi="Calibri Light" w:cs="Calibri Light"/>
                <w:b/>
                <w:bCs/>
                <w:sz w:val="20"/>
              </w:rPr>
              <w:t xml:space="preserve"> software di sintesi vocale può essere utilizzato per</w:t>
            </w:r>
            <w:r>
              <w:rPr>
                <w:rFonts w:ascii="Calibri Light" w:eastAsia="Calibri" w:hAnsi="Calibri Light" w:cs="Calibri Light"/>
                <w:b/>
                <w:bCs/>
                <w:sz w:val="20"/>
              </w:rPr>
              <w:t>:</w:t>
            </w:r>
          </w:p>
          <w:p w14:paraId="11EE8672" w14:textId="3C46D3BD" w:rsidR="003F0C09" w:rsidRPr="00C923D4" w:rsidRDefault="003F0C09" w:rsidP="004D0D2F">
            <w:pPr>
              <w:pStyle w:val="Paragrafoelenco"/>
              <w:numPr>
                <w:ilvl w:val="1"/>
                <w:numId w:val="15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color w:val="00B050"/>
                <w:sz w:val="20"/>
              </w:rPr>
            </w:pPr>
            <w:r w:rsidRPr="00C923D4">
              <w:rPr>
                <w:rFonts w:ascii="Calibri Light" w:eastAsia="Calibri" w:hAnsi="Calibri Light" w:cs="Calibri Light"/>
                <w:bCs/>
                <w:color w:val="00B050"/>
                <w:sz w:val="20"/>
              </w:rPr>
              <w:t>Prendere appunti</w:t>
            </w:r>
          </w:p>
          <w:p w14:paraId="06A875B2" w14:textId="5CAD399C" w:rsidR="003F0C09" w:rsidRPr="003F0C09" w:rsidRDefault="003F0C09" w:rsidP="004D0D2F">
            <w:pPr>
              <w:pStyle w:val="Paragrafoelenco"/>
              <w:numPr>
                <w:ilvl w:val="1"/>
                <w:numId w:val="15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</w:rPr>
            </w:pPr>
            <w:r w:rsidRPr="003F0C09">
              <w:rPr>
                <w:rFonts w:ascii="Calibri Light" w:eastAsia="Calibri" w:hAnsi="Calibri Light" w:cs="Calibri Light"/>
                <w:bCs/>
                <w:sz w:val="20"/>
              </w:rPr>
              <w:t>Chiamare un insegnante</w:t>
            </w:r>
          </w:p>
          <w:p w14:paraId="07B7DC93" w14:textId="298FF80B" w:rsidR="003F0C09" w:rsidRPr="003F0C09" w:rsidRDefault="003F0C09" w:rsidP="004D0D2F">
            <w:pPr>
              <w:pStyle w:val="Paragrafoelenco"/>
              <w:numPr>
                <w:ilvl w:val="1"/>
                <w:numId w:val="15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</w:rPr>
            </w:pPr>
            <w:r w:rsidRPr="003F0C09">
              <w:rPr>
                <w:rFonts w:ascii="Calibri Light" w:eastAsia="Calibri" w:hAnsi="Calibri Light" w:cs="Calibri Light"/>
                <w:bCs/>
                <w:sz w:val="20"/>
              </w:rPr>
              <w:t>Parlare con un amico</w:t>
            </w:r>
          </w:p>
          <w:p w14:paraId="63238BED" w14:textId="77777777" w:rsidR="003F0C09" w:rsidRPr="003F0C09" w:rsidRDefault="003F0C09" w:rsidP="003F0C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</w:rPr>
            </w:pPr>
          </w:p>
          <w:p w14:paraId="33959BA4" w14:textId="11EBBAA9" w:rsidR="003F0C09" w:rsidRPr="003F0C09" w:rsidRDefault="003F0C09" w:rsidP="003F0C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</w:rPr>
            </w:pPr>
            <w:r>
              <w:rPr>
                <w:rFonts w:ascii="Calibri Light" w:eastAsia="Calibri" w:hAnsi="Calibri Light" w:cs="Calibri Light"/>
                <w:b/>
                <w:bCs/>
                <w:sz w:val="20"/>
              </w:rPr>
              <w:t>3. I s</w:t>
            </w:r>
            <w:r w:rsidRPr="003F0C09">
              <w:rPr>
                <w:rFonts w:ascii="Calibri Light" w:eastAsia="Calibri" w:hAnsi="Calibri Light" w:cs="Calibri Light"/>
                <w:b/>
                <w:bCs/>
                <w:sz w:val="20"/>
              </w:rPr>
              <w:t>oftware di lettura dello schermo</w:t>
            </w:r>
            <w:r>
              <w:rPr>
                <w:rFonts w:ascii="Calibri Light" w:eastAsia="Calibri" w:hAnsi="Calibri Light" w:cs="Calibri Light"/>
                <w:b/>
                <w:bCs/>
                <w:sz w:val="20"/>
              </w:rPr>
              <w:t xml:space="preserve"> servono a:</w:t>
            </w:r>
          </w:p>
          <w:p w14:paraId="0D80AAD0" w14:textId="2C97ACE7" w:rsidR="003F0C09" w:rsidRPr="003F0C09" w:rsidRDefault="003F0C09" w:rsidP="004D0D2F">
            <w:pPr>
              <w:pStyle w:val="Paragrafoelenco"/>
              <w:numPr>
                <w:ilvl w:val="1"/>
                <w:numId w:val="16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</w:rPr>
            </w:pPr>
            <w:r w:rsidRPr="003F0C09">
              <w:rPr>
                <w:rFonts w:ascii="Calibri Light" w:eastAsia="Calibri" w:hAnsi="Calibri Light" w:cs="Calibri Light"/>
                <w:bCs/>
                <w:sz w:val="20"/>
              </w:rPr>
              <w:t>Scannerizzare documenti e libri</w:t>
            </w:r>
          </w:p>
          <w:p w14:paraId="1C25A4F0" w14:textId="383308FF" w:rsidR="003F0C09" w:rsidRPr="00C923D4" w:rsidRDefault="003F0C09" w:rsidP="004D0D2F">
            <w:pPr>
              <w:pStyle w:val="Paragrafoelenco"/>
              <w:numPr>
                <w:ilvl w:val="1"/>
                <w:numId w:val="16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color w:val="00B050"/>
                <w:sz w:val="20"/>
              </w:rPr>
            </w:pPr>
            <w:r w:rsidRPr="00C923D4">
              <w:rPr>
                <w:rFonts w:ascii="Calibri Light" w:eastAsia="Calibri" w:hAnsi="Calibri Light" w:cs="Calibri Light"/>
                <w:bCs/>
                <w:color w:val="00B050"/>
                <w:sz w:val="20"/>
              </w:rPr>
              <w:t>Legge</w:t>
            </w:r>
            <w:r w:rsidR="00C923D4">
              <w:rPr>
                <w:rFonts w:ascii="Calibri Light" w:eastAsia="Calibri" w:hAnsi="Calibri Light" w:cs="Calibri Light"/>
                <w:bCs/>
                <w:color w:val="00B050"/>
                <w:sz w:val="20"/>
              </w:rPr>
              <w:t>re</w:t>
            </w:r>
            <w:r w:rsidRPr="00C923D4">
              <w:rPr>
                <w:rFonts w:ascii="Calibri Light" w:eastAsia="Calibri" w:hAnsi="Calibri Light" w:cs="Calibri Light"/>
                <w:bCs/>
                <w:color w:val="00B050"/>
                <w:sz w:val="20"/>
              </w:rPr>
              <w:t xml:space="preserve"> ad alta voce il testo e le altre informazioni sullo schermo del computer</w:t>
            </w:r>
          </w:p>
          <w:p w14:paraId="6B354794" w14:textId="56DCC84B" w:rsidR="003F0C09" w:rsidRPr="003F0C09" w:rsidRDefault="003F0C09" w:rsidP="004D0D2F">
            <w:pPr>
              <w:pStyle w:val="Paragrafoelenco"/>
              <w:numPr>
                <w:ilvl w:val="1"/>
                <w:numId w:val="16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</w:rPr>
            </w:pPr>
            <w:r w:rsidRPr="003F0C09">
              <w:rPr>
                <w:rFonts w:ascii="Calibri Light" w:eastAsia="Calibri" w:hAnsi="Calibri Light" w:cs="Calibri Light"/>
                <w:bCs/>
                <w:sz w:val="20"/>
              </w:rPr>
              <w:t>Convert</w:t>
            </w:r>
            <w:r w:rsidR="00C923D4">
              <w:rPr>
                <w:rFonts w:ascii="Calibri Light" w:eastAsia="Calibri" w:hAnsi="Calibri Light" w:cs="Calibri Light"/>
                <w:bCs/>
                <w:sz w:val="20"/>
              </w:rPr>
              <w:t>ir</w:t>
            </w:r>
            <w:r w:rsidRPr="003F0C09">
              <w:rPr>
                <w:rFonts w:ascii="Calibri Light" w:eastAsia="Calibri" w:hAnsi="Calibri Light" w:cs="Calibri Light"/>
                <w:bCs/>
                <w:sz w:val="20"/>
              </w:rPr>
              <w:t>e i messaggi sullo schermo in formato ibook</w:t>
            </w:r>
          </w:p>
          <w:p w14:paraId="0D8AAA1E" w14:textId="77777777" w:rsidR="003F0C09" w:rsidRPr="003F0C09" w:rsidRDefault="003F0C09" w:rsidP="003F0C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</w:rPr>
            </w:pPr>
          </w:p>
          <w:p w14:paraId="7607E209" w14:textId="2476323B" w:rsidR="003F0C09" w:rsidRPr="003F0C09" w:rsidRDefault="003F0C09" w:rsidP="003F0C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</w:rPr>
            </w:pPr>
            <w:r>
              <w:rPr>
                <w:rFonts w:ascii="Calibri Light" w:eastAsia="Calibri" w:hAnsi="Calibri Light" w:cs="Calibri Light"/>
                <w:b/>
                <w:bCs/>
                <w:sz w:val="20"/>
              </w:rPr>
              <w:t xml:space="preserve">4. </w:t>
            </w:r>
            <w:r w:rsidRPr="003F0C09">
              <w:rPr>
                <w:rFonts w:ascii="Calibri Light" w:eastAsia="Calibri" w:hAnsi="Calibri Light" w:cs="Calibri Light"/>
                <w:b/>
                <w:bCs/>
                <w:sz w:val="20"/>
              </w:rPr>
              <w:t>OCR è l'abbreviazione di</w:t>
            </w:r>
            <w:r>
              <w:rPr>
                <w:rFonts w:ascii="Calibri Light" w:eastAsia="Calibri" w:hAnsi="Calibri Light" w:cs="Calibri Light"/>
                <w:b/>
                <w:bCs/>
                <w:sz w:val="20"/>
              </w:rPr>
              <w:t>:</w:t>
            </w:r>
          </w:p>
          <w:p w14:paraId="7EFAC889" w14:textId="75EC1931" w:rsidR="00C923D4" w:rsidRPr="003F0C09" w:rsidRDefault="00C923D4" w:rsidP="004D0D2F">
            <w:pPr>
              <w:pStyle w:val="Paragrafoelenco"/>
              <w:numPr>
                <w:ilvl w:val="0"/>
                <w:numId w:val="14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</w:rPr>
            </w:pPr>
            <w:r w:rsidRPr="00C923D4">
              <w:rPr>
                <w:rFonts w:ascii="Calibri Light" w:eastAsia="Calibri" w:hAnsi="Calibri Light" w:cs="Calibri Light"/>
                <w:bCs/>
                <w:sz w:val="20"/>
              </w:rPr>
              <w:t>Ocular Clarity Rating</w:t>
            </w:r>
            <w:r>
              <w:rPr>
                <w:rFonts w:ascii="Calibri Light" w:eastAsia="Calibri" w:hAnsi="Calibri Light" w:cs="Calibri Light"/>
                <w:bCs/>
                <w:sz w:val="20"/>
              </w:rPr>
              <w:t xml:space="preserve"> (</w:t>
            </w:r>
            <w:r w:rsidRPr="003F0C09">
              <w:rPr>
                <w:rFonts w:ascii="Calibri Light" w:eastAsia="Calibri" w:hAnsi="Calibri Light" w:cs="Calibri Light"/>
                <w:bCs/>
                <w:sz w:val="20"/>
              </w:rPr>
              <w:t>Valutazione della chiarezza oculare</w:t>
            </w:r>
            <w:r>
              <w:rPr>
                <w:rFonts w:ascii="Calibri Light" w:eastAsia="Calibri" w:hAnsi="Calibri Light" w:cs="Calibri Light"/>
                <w:bCs/>
                <w:sz w:val="20"/>
              </w:rPr>
              <w:t>)</w:t>
            </w:r>
          </w:p>
          <w:p w14:paraId="1D722344" w14:textId="3EBF98EE" w:rsidR="00C923D4" w:rsidRPr="003F0C09" w:rsidRDefault="00C923D4" w:rsidP="004D0D2F">
            <w:pPr>
              <w:pStyle w:val="Paragrafoelenco"/>
              <w:numPr>
                <w:ilvl w:val="0"/>
                <w:numId w:val="14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sz w:val="20"/>
              </w:rPr>
            </w:pPr>
            <w:r w:rsidRPr="00C923D4">
              <w:rPr>
                <w:rFonts w:ascii="Calibri Light" w:eastAsia="Calibri" w:hAnsi="Calibri Light" w:cs="Calibri Light"/>
                <w:bCs/>
                <w:sz w:val="20"/>
              </w:rPr>
              <w:t>Orthogonal Coordinate Response</w:t>
            </w:r>
            <w:r>
              <w:rPr>
                <w:rFonts w:ascii="Calibri Light" w:eastAsia="Calibri" w:hAnsi="Calibri Light" w:cs="Calibri Light"/>
                <w:bCs/>
                <w:sz w:val="20"/>
              </w:rPr>
              <w:t xml:space="preserve"> (</w:t>
            </w:r>
            <w:r w:rsidRPr="003F0C09">
              <w:rPr>
                <w:rFonts w:ascii="Calibri Light" w:eastAsia="Calibri" w:hAnsi="Calibri Light" w:cs="Calibri Light"/>
                <w:bCs/>
                <w:sz w:val="20"/>
              </w:rPr>
              <w:t>Risposta a coordinate ortogonali</w:t>
            </w:r>
            <w:r>
              <w:rPr>
                <w:rFonts w:ascii="Calibri Light" w:eastAsia="Calibri" w:hAnsi="Calibri Light" w:cs="Calibri Light"/>
                <w:bCs/>
                <w:sz w:val="20"/>
              </w:rPr>
              <w:t>)</w:t>
            </w:r>
          </w:p>
          <w:p w14:paraId="1C3ECF63" w14:textId="6F9CF20F" w:rsidR="00696762" w:rsidRPr="00C923D4" w:rsidRDefault="00C923D4" w:rsidP="004D0D2F">
            <w:pPr>
              <w:pStyle w:val="Paragrafoelenco"/>
              <w:numPr>
                <w:ilvl w:val="0"/>
                <w:numId w:val="14"/>
              </w:numPr>
              <w:spacing w:line="276" w:lineRule="auto"/>
              <w:ind w:left="773"/>
              <w:textAlignment w:val="baseline"/>
              <w:rPr>
                <w:rFonts w:ascii="Calibri Light" w:eastAsia="Calibri" w:hAnsi="Calibri Light" w:cs="Calibri Light"/>
                <w:bCs/>
                <w:color w:val="00B050"/>
                <w:sz w:val="20"/>
              </w:rPr>
            </w:pPr>
            <w:r w:rsidRPr="00C923D4">
              <w:rPr>
                <w:rFonts w:ascii="Calibri Light" w:eastAsia="Calibri" w:hAnsi="Calibri Light" w:cs="Calibri Light"/>
                <w:bCs/>
                <w:color w:val="00B050"/>
                <w:sz w:val="20"/>
              </w:rPr>
              <w:t>Optical character recognition (</w:t>
            </w:r>
            <w:r w:rsidR="003F0C09" w:rsidRPr="00C923D4">
              <w:rPr>
                <w:rFonts w:ascii="Calibri Light" w:eastAsia="Calibri" w:hAnsi="Calibri Light" w:cs="Calibri Light"/>
                <w:bCs/>
                <w:color w:val="00B050"/>
                <w:sz w:val="20"/>
              </w:rPr>
              <w:t>Riconoscimento ottico dei caratteri</w:t>
            </w:r>
            <w:r w:rsidRPr="00C923D4">
              <w:rPr>
                <w:rFonts w:ascii="Calibri Light" w:eastAsia="Calibri" w:hAnsi="Calibri Light" w:cs="Calibri Light"/>
                <w:bCs/>
                <w:color w:val="00B050"/>
                <w:sz w:val="20"/>
              </w:rPr>
              <w:t>)</w:t>
            </w:r>
          </w:p>
          <w:p w14:paraId="660C096E" w14:textId="2B31455D" w:rsidR="003F0C09" w:rsidRPr="003F0C09" w:rsidRDefault="003F0C09" w:rsidP="003F0C09">
            <w:pPr>
              <w:spacing w:line="276" w:lineRule="auto"/>
              <w:textAlignment w:val="baseline"/>
              <w:rPr>
                <w:rFonts w:ascii="Calibri Light" w:eastAsia="Calibri" w:hAnsi="Calibri Light" w:cs="Calibri Light"/>
                <w:b/>
                <w:bCs/>
                <w:sz w:val="20"/>
              </w:rPr>
            </w:pPr>
          </w:p>
        </w:tc>
      </w:tr>
      <w:tr w:rsidR="00696762" w:rsidRPr="00D95B1D" w14:paraId="34976A0F" w14:textId="77777777" w:rsidTr="00960425">
        <w:trPr>
          <w:trHeight w:val="272"/>
        </w:trPr>
        <w:tc>
          <w:tcPr>
            <w:tcW w:w="2659" w:type="dxa"/>
            <w:vMerge w:val="restart"/>
            <w:shd w:val="clear" w:color="auto" w:fill="9A2583"/>
          </w:tcPr>
          <w:p w14:paraId="0DB6A087" w14:textId="6D004DA8" w:rsidR="00696762" w:rsidRPr="00670DB3" w:rsidRDefault="00696762" w:rsidP="00317F89">
            <w:pPr>
              <w:spacing w:after="200" w:line="276" w:lineRule="auto"/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it-IT" w:eastAsia="en-GB"/>
              </w:rPr>
            </w:pPr>
            <w:r w:rsidRPr="00670DB3"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it-IT"/>
              </w:rPr>
              <w:lastRenderedPageBreak/>
              <w:t>Toolkit (</w:t>
            </w:r>
            <w:r w:rsidR="00670DB3" w:rsidRPr="00670DB3"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it-IT"/>
              </w:rPr>
              <w:t>line guida</w:t>
            </w:r>
            <w:r w:rsidRPr="00670DB3"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it-IT"/>
              </w:rPr>
              <w:t xml:space="preserve">, </w:t>
            </w:r>
            <w:r w:rsidR="00670DB3" w:rsidRPr="00670DB3"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it-IT"/>
              </w:rPr>
              <w:t>buone pratiche</w:t>
            </w:r>
            <w:r w:rsidRPr="00670DB3"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it-IT"/>
              </w:rPr>
              <w:t>, checklist, le</w:t>
            </w:r>
            <w:r w:rsidR="00670DB3" w:rsidRPr="00670DB3"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it-IT"/>
              </w:rPr>
              <w:t>zioni appre</w:t>
            </w:r>
            <w:r w:rsidR="00670DB3"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it-IT"/>
              </w:rPr>
              <w:t>se</w:t>
            </w:r>
            <w:r w:rsidRPr="00670DB3"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it-IT"/>
              </w:rPr>
              <w:t>…)</w:t>
            </w:r>
          </w:p>
        </w:tc>
        <w:tc>
          <w:tcPr>
            <w:tcW w:w="1787" w:type="dxa"/>
            <w:shd w:val="clear" w:color="auto" w:fill="auto"/>
          </w:tcPr>
          <w:p w14:paraId="32392081" w14:textId="53001ADB" w:rsidR="00696762" w:rsidRPr="00877E5E" w:rsidRDefault="00696762" w:rsidP="00317F89">
            <w:pPr>
              <w:tabs>
                <w:tab w:val="left" w:pos="3516"/>
              </w:tabs>
              <w:spacing w:after="200" w:line="276" w:lineRule="auto"/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</w:pPr>
            <w:r w:rsidRPr="00877E5E"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  <w:t>N</w:t>
            </w:r>
            <w:r w:rsidR="009A75AF"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  <w:t>o</w:t>
            </w:r>
            <w:r w:rsidRPr="00877E5E"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  <w:t>me</w:t>
            </w:r>
            <w:r w:rsidRPr="00877E5E"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  <w:tab/>
            </w:r>
          </w:p>
        </w:tc>
        <w:tc>
          <w:tcPr>
            <w:tcW w:w="5244" w:type="dxa"/>
            <w:shd w:val="clear" w:color="auto" w:fill="auto"/>
          </w:tcPr>
          <w:p w14:paraId="54A0B6F3" w14:textId="6C440165" w:rsidR="00696762" w:rsidRPr="00985613" w:rsidRDefault="00B50FB6" w:rsidP="00317F89">
            <w:pPr>
              <w:tabs>
                <w:tab w:val="left" w:pos="3516"/>
              </w:tabs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it-IT"/>
              </w:rPr>
            </w:pPr>
            <w:r w:rsidRPr="00985613">
              <w:rPr>
                <w:rFonts w:ascii="Calibri Light" w:eastAsia="Calibri" w:hAnsi="Calibri Light" w:cs="Calibri Light"/>
                <w:sz w:val="20"/>
                <w:lang w:val="it-IT"/>
              </w:rPr>
              <w:t xml:space="preserve">Google </w:t>
            </w:r>
            <w:proofErr w:type="spellStart"/>
            <w:r w:rsidRPr="00985613">
              <w:rPr>
                <w:rFonts w:ascii="Calibri Light" w:eastAsia="Calibri" w:hAnsi="Calibri Light" w:cs="Calibri Light"/>
                <w:sz w:val="20"/>
                <w:lang w:val="it-IT"/>
              </w:rPr>
              <w:t>docs</w:t>
            </w:r>
            <w:proofErr w:type="spellEnd"/>
            <w:r w:rsidR="00985613" w:rsidRPr="00985613">
              <w:rPr>
                <w:rFonts w:ascii="Calibri Light" w:eastAsia="Calibri" w:hAnsi="Calibri Light" w:cs="Calibri Light"/>
                <w:sz w:val="20"/>
                <w:lang w:val="it-IT"/>
              </w:rPr>
              <w:t xml:space="preserve">: un </w:t>
            </w:r>
            <w:r w:rsidRPr="00985613">
              <w:rPr>
                <w:rFonts w:ascii="Calibri Light" w:eastAsia="Calibri" w:hAnsi="Calibri Light" w:cs="Calibri Light"/>
                <w:sz w:val="20"/>
                <w:lang w:val="it-IT"/>
              </w:rPr>
              <w:t>partner</w:t>
            </w:r>
            <w:r w:rsidR="00985613" w:rsidRPr="00985613">
              <w:rPr>
                <w:rFonts w:ascii="Calibri Light" w:eastAsia="Calibri" w:hAnsi="Calibri Light" w:cs="Calibri Light"/>
                <w:sz w:val="20"/>
                <w:lang w:val="it-IT"/>
              </w:rPr>
              <w:t xml:space="preserve"> prezioso per gli studenti</w:t>
            </w:r>
          </w:p>
        </w:tc>
      </w:tr>
      <w:tr w:rsidR="00696762" w:rsidRPr="00D95B1D" w14:paraId="59BEA84D" w14:textId="77777777" w:rsidTr="00960425">
        <w:trPr>
          <w:trHeight w:val="272"/>
        </w:trPr>
        <w:tc>
          <w:tcPr>
            <w:tcW w:w="2659" w:type="dxa"/>
            <w:vMerge/>
            <w:shd w:val="clear" w:color="auto" w:fill="9A2583"/>
          </w:tcPr>
          <w:p w14:paraId="2FCC9CDD" w14:textId="77777777" w:rsidR="00696762" w:rsidRPr="00985613" w:rsidRDefault="00696762" w:rsidP="00317F89">
            <w:pPr>
              <w:spacing w:after="200" w:line="276" w:lineRule="auto"/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it-IT"/>
              </w:rPr>
            </w:pPr>
          </w:p>
        </w:tc>
        <w:tc>
          <w:tcPr>
            <w:tcW w:w="1787" w:type="dxa"/>
            <w:shd w:val="clear" w:color="auto" w:fill="auto"/>
          </w:tcPr>
          <w:p w14:paraId="57AA94D6" w14:textId="0CE27D6A" w:rsidR="00696762" w:rsidRPr="00877E5E" w:rsidRDefault="00696762" w:rsidP="00317F89">
            <w:pPr>
              <w:tabs>
                <w:tab w:val="left" w:pos="3516"/>
              </w:tabs>
              <w:spacing w:after="200" w:line="276" w:lineRule="auto"/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</w:pPr>
            <w:proofErr w:type="spellStart"/>
            <w:r w:rsidRPr="00877E5E"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  <w:t>Descri</w:t>
            </w:r>
            <w:r w:rsidR="009A75AF"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  <w:t>zione</w:t>
            </w:r>
            <w:proofErr w:type="spellEnd"/>
          </w:p>
        </w:tc>
        <w:tc>
          <w:tcPr>
            <w:tcW w:w="5244" w:type="dxa"/>
            <w:shd w:val="clear" w:color="auto" w:fill="auto"/>
          </w:tcPr>
          <w:p w14:paraId="461CCBAE" w14:textId="3851F531" w:rsidR="00696762" w:rsidRPr="009A75AF" w:rsidRDefault="009A75AF" w:rsidP="00317F89">
            <w:pPr>
              <w:tabs>
                <w:tab w:val="left" w:pos="3516"/>
              </w:tabs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it-IT"/>
              </w:rPr>
            </w:pPr>
            <w:r w:rsidRPr="009A75AF">
              <w:rPr>
                <w:rFonts w:ascii="Calibri Light" w:eastAsia="Calibri" w:hAnsi="Calibri Light" w:cs="Calibri Light"/>
                <w:sz w:val="20"/>
                <w:lang w:val="it-IT"/>
              </w:rPr>
              <w:t xml:space="preserve">Una guida per </w:t>
            </w:r>
            <w:proofErr w:type="spellStart"/>
            <w:r w:rsidRPr="009A75AF">
              <w:rPr>
                <w:rFonts w:ascii="Calibri Light" w:eastAsia="Calibri" w:hAnsi="Calibri Light" w:cs="Calibri Light"/>
                <w:sz w:val="20"/>
                <w:lang w:val="it-IT"/>
              </w:rPr>
              <w:t>google</w:t>
            </w:r>
            <w:proofErr w:type="spellEnd"/>
            <w:r w:rsidRPr="009A75AF">
              <w:rPr>
                <w:rFonts w:ascii="Calibri Light" w:eastAsia="Calibri" w:hAnsi="Calibri Light" w:cs="Calibri Light"/>
                <w:sz w:val="20"/>
                <w:lang w:val="it-IT"/>
              </w:rPr>
              <w:t xml:space="preserve"> </w:t>
            </w:r>
            <w:proofErr w:type="spellStart"/>
            <w:r w:rsidRPr="009A75AF">
              <w:rPr>
                <w:rFonts w:ascii="Calibri Light" w:eastAsia="Calibri" w:hAnsi="Calibri Light" w:cs="Calibri Light"/>
                <w:sz w:val="20"/>
                <w:lang w:val="it-IT"/>
              </w:rPr>
              <w:t>docs</w:t>
            </w:r>
            <w:proofErr w:type="spellEnd"/>
            <w:r w:rsidRPr="009A75AF">
              <w:rPr>
                <w:rFonts w:ascii="Calibri Light" w:eastAsia="Calibri" w:hAnsi="Calibri Light" w:cs="Calibri Light"/>
                <w:sz w:val="20"/>
                <w:lang w:val="it-IT"/>
              </w:rPr>
              <w:t xml:space="preserve"> che fornisce funzioni di sintesi vocale, OCR, dizionario e traduzione per aiutare gli studenti con difficoltà di lettura e scrittura.</w:t>
            </w:r>
          </w:p>
        </w:tc>
      </w:tr>
      <w:tr w:rsidR="00696762" w:rsidRPr="00877E5E" w14:paraId="10EE06DE" w14:textId="77777777" w:rsidTr="00960425">
        <w:trPr>
          <w:trHeight w:val="533"/>
        </w:trPr>
        <w:tc>
          <w:tcPr>
            <w:tcW w:w="2659" w:type="dxa"/>
            <w:vMerge/>
            <w:shd w:val="clear" w:color="auto" w:fill="9A2583"/>
          </w:tcPr>
          <w:p w14:paraId="024B86DD" w14:textId="77777777" w:rsidR="00696762" w:rsidRPr="009A75AF" w:rsidRDefault="00696762" w:rsidP="00317F89">
            <w:pPr>
              <w:spacing w:after="200" w:line="276" w:lineRule="auto"/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it-IT"/>
              </w:rPr>
            </w:pPr>
          </w:p>
        </w:tc>
        <w:tc>
          <w:tcPr>
            <w:tcW w:w="1787" w:type="dxa"/>
            <w:shd w:val="clear" w:color="auto" w:fill="auto"/>
          </w:tcPr>
          <w:p w14:paraId="26818D8D" w14:textId="7DDFB9A4" w:rsidR="00696762" w:rsidRPr="00877E5E" w:rsidRDefault="009A75AF" w:rsidP="00317F89">
            <w:pPr>
              <w:tabs>
                <w:tab w:val="left" w:pos="3516"/>
              </w:tabs>
              <w:spacing w:after="200" w:line="276" w:lineRule="auto"/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</w:pPr>
            <w:r>
              <w:rPr>
                <w:rFonts w:asciiTheme="minorHAnsi" w:eastAsia="Calibri" w:hAnsiTheme="minorHAnsi" w:cstheme="minorHAnsi"/>
                <w:bCs/>
                <w:sz w:val="20"/>
                <w:lang w:val="en-GB"/>
              </w:rPr>
              <w:t>Nome del file</w:t>
            </w:r>
          </w:p>
        </w:tc>
        <w:tc>
          <w:tcPr>
            <w:tcW w:w="5244" w:type="dxa"/>
            <w:shd w:val="clear" w:color="auto" w:fill="auto"/>
          </w:tcPr>
          <w:p w14:paraId="532015B8" w14:textId="00955A1F" w:rsidR="00696762" w:rsidRPr="00877E5E" w:rsidRDefault="00676CDF" w:rsidP="00317F89">
            <w:pPr>
              <w:tabs>
                <w:tab w:val="left" w:pos="3516"/>
              </w:tabs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en-GB"/>
              </w:rPr>
            </w:pPr>
            <w:r w:rsidRPr="00676CDF">
              <w:rPr>
                <w:rFonts w:ascii="Calibri Light" w:eastAsia="Calibri" w:hAnsi="Calibri Light" w:cs="Calibri Light"/>
                <w:sz w:val="20"/>
                <w:lang w:val="en-GB"/>
              </w:rPr>
              <w:t xml:space="preserve">RESET_PR3_AH_TOOL_Digital training students special </w:t>
            </w:r>
            <w:proofErr w:type="spellStart"/>
            <w:r w:rsidRPr="00676CDF">
              <w:rPr>
                <w:rFonts w:ascii="Calibri Light" w:eastAsia="Calibri" w:hAnsi="Calibri Light" w:cs="Calibri Light"/>
                <w:sz w:val="20"/>
                <w:lang w:val="en-GB"/>
              </w:rPr>
              <w:t>needs_</w:t>
            </w:r>
            <w:r w:rsidR="009A75AF">
              <w:rPr>
                <w:rFonts w:ascii="Calibri Light" w:eastAsia="Calibri" w:hAnsi="Calibri Light" w:cs="Calibri Light"/>
                <w:sz w:val="20"/>
                <w:lang w:val="en-GB"/>
              </w:rPr>
              <w:t>ITA</w:t>
            </w:r>
            <w:proofErr w:type="spellEnd"/>
          </w:p>
        </w:tc>
      </w:tr>
      <w:tr w:rsidR="00696762" w:rsidRPr="00877E5E" w14:paraId="74A0B590" w14:textId="77777777" w:rsidTr="00960425">
        <w:tc>
          <w:tcPr>
            <w:tcW w:w="2659" w:type="dxa"/>
            <w:shd w:val="clear" w:color="auto" w:fill="auto"/>
          </w:tcPr>
          <w:p w14:paraId="168A3004" w14:textId="66A8B696" w:rsidR="00696762" w:rsidRPr="00670DB3" w:rsidRDefault="00696762" w:rsidP="00317F89">
            <w:pPr>
              <w:spacing w:after="200" w:line="276" w:lineRule="auto"/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it-IT" w:eastAsia="en-GB"/>
              </w:rPr>
            </w:pPr>
            <w:r w:rsidRPr="00670DB3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it-IT" w:eastAsia="en-GB"/>
              </w:rPr>
              <w:lastRenderedPageBreak/>
              <w:t>R</w:t>
            </w:r>
            <w:r w:rsidR="00670DB3" w:rsidRPr="00670DB3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it-IT" w:eastAsia="en-GB"/>
              </w:rPr>
              <w:t>i</w:t>
            </w:r>
            <w:r w:rsidRPr="00670DB3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it-IT" w:eastAsia="en-GB"/>
              </w:rPr>
              <w:t>s</w:t>
            </w:r>
            <w:r w:rsidR="00670DB3" w:rsidRPr="00670DB3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it-IT" w:eastAsia="en-GB"/>
              </w:rPr>
              <w:t>orse</w:t>
            </w:r>
            <w:r w:rsidRPr="00670DB3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it-IT" w:eastAsia="en-GB"/>
              </w:rPr>
              <w:t xml:space="preserve"> (video, link</w:t>
            </w:r>
            <w:r w:rsidR="00670DB3" w:rsidRPr="00670DB3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it-IT" w:eastAsia="en-GB"/>
              </w:rPr>
              <w:t xml:space="preserve"> di riferimento</w:t>
            </w:r>
            <w:r w:rsidRPr="00670DB3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it-IT" w:eastAsia="en-GB"/>
              </w:rPr>
              <w:t>) 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1330FC92" w14:textId="4988B255" w:rsidR="00696762" w:rsidRPr="00572835" w:rsidRDefault="00BE3193" w:rsidP="00317F89">
            <w:pPr>
              <w:spacing w:after="200" w:line="276" w:lineRule="auto"/>
              <w:rPr>
                <w:rFonts w:ascii="Calibri Light" w:hAnsi="Calibri Light" w:cs="Calibri Light"/>
                <w:sz w:val="20"/>
              </w:rPr>
            </w:pPr>
            <w:hyperlink r:id="rId9" w:history="1">
              <w:r w:rsidR="00A62960" w:rsidRPr="00572835">
                <w:t>https://docs.google.com/</w:t>
              </w:r>
            </w:hyperlink>
          </w:p>
          <w:p w14:paraId="4E48A1FE" w14:textId="77777777" w:rsidR="007374B0" w:rsidRPr="007374B0" w:rsidRDefault="00445923" w:rsidP="00D95B1D">
            <w:pPr>
              <w:pStyle w:val="Bibliografia"/>
              <w:spacing w:line="240" w:lineRule="auto"/>
              <w:rPr>
                <w:rFonts w:ascii="Calibri Light" w:hAnsi="Calibri Light" w:cs="Calibri Light"/>
                <w:sz w:val="20"/>
              </w:rPr>
            </w:pPr>
            <w:r w:rsidRPr="00572835">
              <w:rPr>
                <w:rFonts w:ascii="Calibri Light" w:hAnsi="Calibri Light" w:cs="Calibri Light"/>
                <w:sz w:val="20"/>
              </w:rPr>
              <w:fldChar w:fldCharType="begin"/>
            </w:r>
            <w:r w:rsidR="007374B0">
              <w:rPr>
                <w:rFonts w:ascii="Calibri Light" w:hAnsi="Calibri Light" w:cs="Calibri Light"/>
                <w:sz w:val="20"/>
              </w:rPr>
              <w:instrText xml:space="preserve"> ADDIN ZOTERO_BIBL {"uncited":[],"omitted":[],"custom":[]} CSL_BIBLIOGRAPHY </w:instrText>
            </w:r>
            <w:r w:rsidRPr="00572835">
              <w:rPr>
                <w:rFonts w:ascii="Calibri Light" w:hAnsi="Calibri Light" w:cs="Calibri Light"/>
                <w:sz w:val="20"/>
              </w:rPr>
              <w:fldChar w:fldCharType="separate"/>
            </w:r>
            <w:r w:rsidR="007374B0" w:rsidRPr="007374B0">
              <w:rPr>
                <w:rFonts w:ascii="Calibri Light" w:hAnsi="Calibri Light" w:cs="Calibri Light"/>
                <w:i/>
                <w:iCs/>
                <w:sz w:val="20"/>
              </w:rPr>
              <w:t>Read&amp;Write for Google Chrome</w:t>
            </w:r>
            <w:r w:rsidR="007374B0" w:rsidRPr="007374B0">
              <w:rPr>
                <w:rFonts w:ascii="Calibri Light" w:hAnsi="Calibri Light" w:cs="Calibri Light"/>
                <w:i/>
                <w:iCs/>
                <w:sz w:val="20"/>
                <w:vertAlign w:val="superscript"/>
              </w:rPr>
              <w:t>TM</w:t>
            </w:r>
            <w:r w:rsidR="007374B0" w:rsidRPr="007374B0">
              <w:rPr>
                <w:rFonts w:ascii="Calibri Light" w:hAnsi="Calibri Light" w:cs="Calibri Light"/>
                <w:sz w:val="20"/>
              </w:rPr>
              <w:t>. (n.d.). Retrieved 3 February 2023, from https://chrome.google.com/webstore/detail/readwrite-for-google-chro/inoeonmfapjbbkmdafoankkfajkcphgd</w:t>
            </w:r>
          </w:p>
          <w:p w14:paraId="537B5D5F" w14:textId="77777777" w:rsidR="007374B0" w:rsidRPr="007374B0" w:rsidRDefault="007374B0" w:rsidP="00D95B1D">
            <w:pPr>
              <w:pStyle w:val="Bibliografia"/>
              <w:spacing w:line="240" w:lineRule="auto"/>
              <w:rPr>
                <w:rFonts w:ascii="Calibri Light" w:hAnsi="Calibri Light" w:cs="Calibri Light"/>
                <w:sz w:val="20"/>
              </w:rPr>
            </w:pPr>
            <w:r w:rsidRPr="007374B0">
              <w:rPr>
                <w:rFonts w:ascii="Calibri Light" w:hAnsi="Calibri Light" w:cs="Calibri Light"/>
                <w:i/>
                <w:iCs/>
                <w:sz w:val="20"/>
              </w:rPr>
              <w:t>Special needs education for adults</w:t>
            </w:r>
            <w:r w:rsidRPr="007374B0">
              <w:rPr>
                <w:rFonts w:ascii="Calibri Light" w:hAnsi="Calibri Light" w:cs="Calibri Light"/>
                <w:sz w:val="20"/>
              </w:rPr>
              <w:t>. (n.d.). Retrieved 3 February 2023, from https://lifeindenmark.borger.dk/school-and-education/education-for-adults/special-needs-education-for-adults</w:t>
            </w:r>
          </w:p>
          <w:p w14:paraId="3EB9E605" w14:textId="77777777" w:rsidR="007374B0" w:rsidRPr="007374B0" w:rsidRDefault="007374B0" w:rsidP="00D95B1D">
            <w:pPr>
              <w:pStyle w:val="Bibliografia"/>
              <w:spacing w:line="240" w:lineRule="auto"/>
              <w:rPr>
                <w:rFonts w:ascii="Calibri Light" w:hAnsi="Calibri Light" w:cs="Calibri Light"/>
                <w:sz w:val="20"/>
              </w:rPr>
            </w:pPr>
            <w:r w:rsidRPr="007374B0">
              <w:rPr>
                <w:rFonts w:ascii="Calibri Light" w:hAnsi="Calibri Light" w:cs="Calibri Light"/>
                <w:sz w:val="20"/>
                <w:lang w:val="da-DK"/>
              </w:rPr>
              <w:t xml:space="preserve">Stougaard Pedersen, B., Engberg, M., Have, I., Henkel, A. Q., Mygind, S., &amp; Bundgaard Svendsen, H. (2021). </w:t>
            </w:r>
            <w:r w:rsidRPr="007374B0">
              <w:rPr>
                <w:rFonts w:ascii="Calibri Light" w:hAnsi="Calibri Light" w:cs="Calibri Light"/>
                <w:sz w:val="20"/>
              </w:rPr>
              <w:t xml:space="preserve">To Move, to Touch, to Listen: Multisensory Aspects of the Digital Reading Condition. </w:t>
            </w:r>
            <w:r w:rsidRPr="007374B0">
              <w:rPr>
                <w:rFonts w:ascii="Calibri Light" w:hAnsi="Calibri Light" w:cs="Calibri Light"/>
                <w:i/>
                <w:iCs/>
                <w:sz w:val="20"/>
              </w:rPr>
              <w:t>Poetics Today</w:t>
            </w:r>
            <w:r w:rsidRPr="007374B0">
              <w:rPr>
                <w:rFonts w:ascii="Calibri Light" w:hAnsi="Calibri Light" w:cs="Calibri Light"/>
                <w:sz w:val="20"/>
              </w:rPr>
              <w:t xml:space="preserve">, </w:t>
            </w:r>
            <w:r w:rsidRPr="007374B0">
              <w:rPr>
                <w:rFonts w:ascii="Calibri Light" w:hAnsi="Calibri Light" w:cs="Calibri Light"/>
                <w:i/>
                <w:iCs/>
                <w:sz w:val="20"/>
              </w:rPr>
              <w:t>42</w:t>
            </w:r>
            <w:r w:rsidRPr="007374B0">
              <w:rPr>
                <w:rFonts w:ascii="Calibri Light" w:hAnsi="Calibri Light" w:cs="Calibri Light"/>
                <w:sz w:val="20"/>
              </w:rPr>
              <w:t>(2), 281–300. https://doi.org/10.1215/03335372-8883262</w:t>
            </w:r>
          </w:p>
          <w:p w14:paraId="7CBA25DB" w14:textId="77777777" w:rsidR="007374B0" w:rsidRPr="007374B0" w:rsidRDefault="007374B0" w:rsidP="00D95B1D">
            <w:pPr>
              <w:pStyle w:val="Bibliografia"/>
              <w:spacing w:line="240" w:lineRule="auto"/>
              <w:rPr>
                <w:rFonts w:ascii="Calibri Light" w:hAnsi="Calibri Light" w:cs="Calibri Light"/>
                <w:sz w:val="20"/>
              </w:rPr>
            </w:pPr>
            <w:r w:rsidRPr="007374B0">
              <w:rPr>
                <w:rFonts w:ascii="Calibri Light" w:hAnsi="Calibri Light" w:cs="Calibri Light"/>
                <w:sz w:val="20"/>
              </w:rPr>
              <w:t xml:space="preserve">Turner, M., &amp; Rack, J. (Eds.). (2005). </w:t>
            </w:r>
            <w:r w:rsidRPr="007374B0">
              <w:rPr>
                <w:rFonts w:ascii="Calibri Light" w:hAnsi="Calibri Light" w:cs="Calibri Light"/>
                <w:i/>
                <w:iCs/>
                <w:sz w:val="20"/>
              </w:rPr>
              <w:t>The Study of Dyslexia</w:t>
            </w:r>
            <w:r w:rsidRPr="007374B0">
              <w:rPr>
                <w:rFonts w:ascii="Calibri Light" w:hAnsi="Calibri Light" w:cs="Calibri Light"/>
                <w:sz w:val="20"/>
              </w:rPr>
              <w:t>. Springer-Verlag. https://doi.org/10.1007/b101181</w:t>
            </w:r>
          </w:p>
          <w:p w14:paraId="4E60DA3A" w14:textId="447CD86E" w:rsidR="00445923" w:rsidRPr="00572835" w:rsidRDefault="00445923" w:rsidP="00D95B1D">
            <w:pPr>
              <w:spacing w:after="200"/>
              <w:rPr>
                <w:rFonts w:ascii="Calibri Light" w:hAnsi="Calibri Light" w:cs="Calibri Light"/>
                <w:sz w:val="20"/>
              </w:rPr>
            </w:pPr>
            <w:r w:rsidRPr="00572835">
              <w:rPr>
                <w:rFonts w:ascii="Calibri Light" w:hAnsi="Calibri Light" w:cs="Calibri Light"/>
                <w:sz w:val="20"/>
              </w:rPr>
              <w:fldChar w:fldCharType="end"/>
            </w:r>
            <w:bookmarkStart w:id="0" w:name="_GoBack"/>
            <w:bookmarkEnd w:id="0"/>
          </w:p>
        </w:tc>
      </w:tr>
      <w:tr w:rsidR="00696762" w:rsidRPr="00877E5E" w14:paraId="0DBB4049" w14:textId="77777777" w:rsidTr="00960425">
        <w:tc>
          <w:tcPr>
            <w:tcW w:w="2659" w:type="dxa"/>
            <w:shd w:val="clear" w:color="auto" w:fill="9A2583"/>
          </w:tcPr>
          <w:p w14:paraId="546254FD" w14:textId="278ADD52" w:rsidR="00696762" w:rsidRPr="00877E5E" w:rsidRDefault="00670DB3" w:rsidP="00317F89">
            <w:pPr>
              <w:spacing w:after="200" w:line="276" w:lineRule="auto"/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</w:pPr>
            <w:proofErr w:type="spellStart"/>
            <w:r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Materiale</w:t>
            </w:r>
            <w:proofErr w:type="spellEnd"/>
            <w:r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 xml:space="preserve"> </w:t>
            </w:r>
            <w:proofErr w:type="spellStart"/>
            <w:r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correlato</w:t>
            </w:r>
            <w:proofErr w:type="spellEnd"/>
          </w:p>
        </w:tc>
        <w:tc>
          <w:tcPr>
            <w:tcW w:w="7031" w:type="dxa"/>
            <w:gridSpan w:val="2"/>
            <w:shd w:val="clear" w:color="auto" w:fill="auto"/>
          </w:tcPr>
          <w:p w14:paraId="5B635B87" w14:textId="77777777" w:rsidR="00696762" w:rsidRPr="00877E5E" w:rsidRDefault="00696762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en-GB"/>
              </w:rPr>
            </w:pPr>
          </w:p>
        </w:tc>
      </w:tr>
      <w:tr w:rsidR="00696762" w:rsidRPr="00877E5E" w14:paraId="5C1E3BDC" w14:textId="77777777" w:rsidTr="00960425">
        <w:tc>
          <w:tcPr>
            <w:tcW w:w="2659" w:type="dxa"/>
            <w:shd w:val="clear" w:color="auto" w:fill="auto"/>
          </w:tcPr>
          <w:p w14:paraId="639DD5C2" w14:textId="6D31DD78" w:rsidR="00696762" w:rsidRPr="00877E5E" w:rsidRDefault="00696762" w:rsidP="00317F89">
            <w:pPr>
              <w:spacing w:after="200" w:line="276" w:lineRule="auto"/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</w:pPr>
            <w:r w:rsidRPr="00877E5E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PPT</w:t>
            </w:r>
            <w:r w:rsidR="00670DB3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 xml:space="preserve"> </w:t>
            </w:r>
            <w:proofErr w:type="spellStart"/>
            <w:r w:rsidR="00670DB3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correlato</w:t>
            </w:r>
            <w:proofErr w:type="spellEnd"/>
          </w:p>
        </w:tc>
        <w:tc>
          <w:tcPr>
            <w:tcW w:w="7031" w:type="dxa"/>
            <w:gridSpan w:val="2"/>
            <w:shd w:val="clear" w:color="auto" w:fill="auto"/>
          </w:tcPr>
          <w:p w14:paraId="391E57E2" w14:textId="0B52CB75" w:rsidR="00696762" w:rsidRPr="00877E5E" w:rsidRDefault="00676CDF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en-GB"/>
              </w:rPr>
            </w:pPr>
            <w:r w:rsidRPr="00676CDF">
              <w:rPr>
                <w:rFonts w:ascii="Calibri Light" w:eastAsia="Calibri" w:hAnsi="Calibri Light" w:cs="Calibri Light"/>
                <w:sz w:val="20"/>
                <w:lang w:val="en-GB"/>
              </w:rPr>
              <w:t xml:space="preserve">RESET_PR3_AH_Digital training students special </w:t>
            </w:r>
            <w:proofErr w:type="spellStart"/>
            <w:r w:rsidRPr="00676CDF">
              <w:rPr>
                <w:rFonts w:ascii="Calibri Light" w:eastAsia="Calibri" w:hAnsi="Calibri Light" w:cs="Calibri Light"/>
                <w:sz w:val="20"/>
                <w:lang w:val="en-GB"/>
              </w:rPr>
              <w:t>needs_ppt_</w:t>
            </w:r>
            <w:r w:rsidR="00985613">
              <w:rPr>
                <w:rFonts w:ascii="Calibri Light" w:eastAsia="Calibri" w:hAnsi="Calibri Light" w:cs="Calibri Light"/>
                <w:sz w:val="20"/>
                <w:lang w:val="en-GB"/>
              </w:rPr>
              <w:t>ITA</w:t>
            </w:r>
            <w:proofErr w:type="spellEnd"/>
          </w:p>
        </w:tc>
      </w:tr>
      <w:tr w:rsidR="00696762" w:rsidRPr="00877E5E" w14:paraId="0463A3DC" w14:textId="77777777" w:rsidTr="00960425">
        <w:tc>
          <w:tcPr>
            <w:tcW w:w="2659" w:type="dxa"/>
            <w:shd w:val="clear" w:color="auto" w:fill="9A2583"/>
          </w:tcPr>
          <w:p w14:paraId="0EEB610F" w14:textId="4900EC3D" w:rsidR="00696762" w:rsidRPr="00877E5E" w:rsidRDefault="00696762" w:rsidP="00317F89">
            <w:pPr>
              <w:spacing w:after="200" w:line="276" w:lineRule="auto"/>
              <w:rPr>
                <w:rFonts w:asciiTheme="minorHAnsi" w:eastAsia="Calibri" w:hAnsiTheme="minorHAnsi" w:cstheme="minorHAnsi"/>
                <w:bCs/>
                <w:color w:val="FFFFFF"/>
                <w:sz w:val="20"/>
                <w:szCs w:val="20"/>
                <w:lang w:val="en-GB"/>
              </w:rPr>
            </w:pPr>
            <w:proofErr w:type="spellStart"/>
            <w:r w:rsidRPr="00877E5E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Bibliog</w:t>
            </w:r>
            <w:r w:rsidR="00670DB3">
              <w:rPr>
                <w:rFonts w:asciiTheme="minorHAnsi" w:eastAsia="Times New Roman" w:hAnsiTheme="minorHAnsi" w:cstheme="minorHAnsi"/>
                <w:bCs/>
                <w:color w:val="FFFFFF"/>
                <w:sz w:val="20"/>
                <w:szCs w:val="20"/>
                <w:lang w:val="en-GB" w:eastAsia="en-GB"/>
              </w:rPr>
              <w:t>rafia</w:t>
            </w:r>
            <w:proofErr w:type="spellEnd"/>
          </w:p>
        </w:tc>
        <w:tc>
          <w:tcPr>
            <w:tcW w:w="7031" w:type="dxa"/>
            <w:gridSpan w:val="2"/>
            <w:shd w:val="clear" w:color="auto" w:fill="auto"/>
          </w:tcPr>
          <w:p w14:paraId="76F732C5" w14:textId="77777777" w:rsidR="00696762" w:rsidRPr="00877E5E" w:rsidRDefault="00696762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en-GB"/>
              </w:rPr>
            </w:pPr>
          </w:p>
        </w:tc>
      </w:tr>
      <w:tr w:rsidR="00696762" w:rsidRPr="00877E5E" w14:paraId="5C6AC25B" w14:textId="77777777" w:rsidTr="00960425">
        <w:tc>
          <w:tcPr>
            <w:tcW w:w="2659" w:type="dxa"/>
            <w:shd w:val="clear" w:color="auto" w:fill="auto"/>
          </w:tcPr>
          <w:p w14:paraId="7D91DECC" w14:textId="3838F5CB" w:rsidR="00696762" w:rsidRPr="00877E5E" w:rsidRDefault="00670DB3" w:rsidP="00317F89">
            <w:pPr>
              <w:spacing w:after="200" w:line="276" w:lineRule="auto"/>
              <w:rPr>
                <w:rFonts w:asciiTheme="minorHAnsi" w:eastAsia="Calibri" w:hAnsiTheme="minorHAnsi" w:cstheme="minorHAnsi"/>
                <w:bCs/>
                <w:sz w:val="20"/>
                <w:szCs w:val="20"/>
                <w:lang w:val="en-GB"/>
              </w:rPr>
            </w:pPr>
            <w:r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 xml:space="preserve">A </w:t>
            </w:r>
            <w:proofErr w:type="spellStart"/>
            <w:r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cura</w:t>
            </w:r>
            <w:proofErr w:type="spellEnd"/>
            <w:r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 xml:space="preserve"> di </w:t>
            </w:r>
            <w:r w:rsidR="00696762" w:rsidRPr="00877E5E">
              <w:rPr>
                <w:rFonts w:asciiTheme="minorHAnsi" w:eastAsia="Times New Roman" w:hAnsiTheme="minorHAnsi" w:cstheme="minorHAnsi"/>
                <w:bCs/>
                <w:sz w:val="20"/>
                <w:szCs w:val="20"/>
                <w:lang w:val="en-GB" w:eastAsia="en-GB"/>
              </w:rPr>
              <w:t> </w:t>
            </w:r>
          </w:p>
        </w:tc>
        <w:tc>
          <w:tcPr>
            <w:tcW w:w="7031" w:type="dxa"/>
            <w:gridSpan w:val="2"/>
            <w:shd w:val="clear" w:color="auto" w:fill="auto"/>
          </w:tcPr>
          <w:p w14:paraId="601D3AEF" w14:textId="237C4AF1" w:rsidR="00696762" w:rsidRPr="00877E5E" w:rsidRDefault="001C4DE8" w:rsidP="00317F89">
            <w:pPr>
              <w:spacing w:after="200" w:line="276" w:lineRule="auto"/>
              <w:rPr>
                <w:rFonts w:ascii="Calibri Light" w:eastAsia="Calibri" w:hAnsi="Calibri Light" w:cs="Calibri Light"/>
                <w:sz w:val="20"/>
                <w:lang w:val="en-GB"/>
              </w:rPr>
            </w:pPr>
            <w:r>
              <w:rPr>
                <w:rFonts w:ascii="Calibri Light" w:eastAsia="Calibri" w:hAnsi="Calibri Light" w:cs="Calibri Light"/>
                <w:sz w:val="20"/>
                <w:lang w:val="en-GB"/>
              </w:rPr>
              <w:t>Aalborg Handelsskole</w:t>
            </w:r>
          </w:p>
        </w:tc>
      </w:tr>
    </w:tbl>
    <w:p w14:paraId="3494DA14" w14:textId="77777777" w:rsidR="003369B6" w:rsidRPr="00696762" w:rsidRDefault="003369B6" w:rsidP="0017253A"/>
    <w:sectPr w:rsidR="003369B6" w:rsidRPr="00696762" w:rsidSect="006D2F35">
      <w:headerReference w:type="default" r:id="rId10"/>
      <w:footerReference w:type="default" r:id="rId11"/>
      <w:type w:val="continuous"/>
      <w:pgSz w:w="11900" w:h="16850"/>
      <w:pgMar w:top="2268" w:right="1077" w:bottom="284" w:left="1077" w:header="567" w:footer="454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3D66CD2" w14:textId="77777777" w:rsidR="00BE3193" w:rsidRDefault="00BE3193" w:rsidP="00F82950">
      <w:r>
        <w:separator/>
      </w:r>
    </w:p>
  </w:endnote>
  <w:endnote w:type="continuationSeparator" w:id="0">
    <w:p w14:paraId="7D07E35F" w14:textId="77777777" w:rsidR="00BE3193" w:rsidRDefault="00BE3193" w:rsidP="00F8295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MT">
    <w:altName w:val="Arial"/>
    <w:charset w:val="01"/>
    <w:family w:val="swiss"/>
    <w:pitch w:val="variable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053D6B9" w14:textId="27BAA49D" w:rsidR="00CF1E5F" w:rsidRPr="00C955FB" w:rsidRDefault="0015329E" w:rsidP="0041726B">
    <w:pPr>
      <w:pStyle w:val="Corpotesto"/>
      <w:rPr>
        <w:rFonts w:asciiTheme="minorHAnsi" w:hAnsiTheme="minorHAnsi" w:cstheme="minorHAnsi"/>
      </w:rPr>
    </w:pPr>
    <w:r>
      <w:rPr>
        <w:rFonts w:asciiTheme="minorHAnsi" w:hAnsiTheme="minorHAnsi" w:cstheme="minorHAnsi"/>
        <w:noProof/>
      </w:rPr>
      <mc:AlternateContent>
        <mc:Choice Requires="wpg">
          <w:drawing>
            <wp:anchor distT="0" distB="0" distL="114300" distR="114300" simplePos="0" relativeHeight="251735552" behindDoc="0" locked="0" layoutInCell="1" allowOverlap="1" wp14:anchorId="53155CFC" wp14:editId="2986F0DB">
              <wp:simplePos x="0" y="0"/>
              <wp:positionH relativeFrom="page">
                <wp:posOffset>754380</wp:posOffset>
              </wp:positionH>
              <wp:positionV relativeFrom="page">
                <wp:posOffset>9606280</wp:posOffset>
              </wp:positionV>
              <wp:extent cx="1581150" cy="95250"/>
              <wp:effectExtent l="0" t="0" r="0" b="0"/>
              <wp:wrapTopAndBottom/>
              <wp:docPr id="2" name="Gruppo 2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1581150" cy="95250"/>
                        <a:chOff x="0" y="0"/>
                        <a:chExt cx="1581150" cy="95250"/>
                      </a:xfrm>
                    </wpg:grpSpPr>
                    <pic:pic xmlns:pic="http://schemas.openxmlformats.org/drawingml/2006/picture">
                      <pic:nvPicPr>
                        <pic:cNvPr id="49" name="image3.png"/>
                        <pic:cNvPicPr>
                          <a:picLocks noChangeAspect="1"/>
                        </pic:cNvPicPr>
                      </pic:nvPicPr>
                      <pic:blipFill>
                        <a:blip r:embed="rId1" cstate="print"/>
                        <a:stretch>
                          <a:fillRect/>
                        </a:stretch>
                      </pic:blipFill>
                      <pic:spPr>
                        <a:xfrm>
                          <a:off x="41910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0" name="image4.png"/>
                        <pic:cNvPicPr>
                          <a:picLocks noChangeAspect="1"/>
                        </pic:cNvPicPr>
                      </pic:nvPicPr>
                      <pic:blipFill>
                        <a:blip r:embed="rId2" cstate="print"/>
                        <a:stretch>
                          <a:fillRect/>
                        </a:stretch>
                      </pic:blipFill>
                      <pic:spPr>
                        <a:xfrm>
                          <a:off x="64008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1" name="image5.png"/>
                        <pic:cNvPicPr>
                          <a:picLocks noChangeAspect="1"/>
                        </pic:cNvPicPr>
                      </pic:nvPicPr>
                      <pic:blipFill>
                        <a:blip r:embed="rId3" cstate="print"/>
                        <a:stretch>
                          <a:fillRect/>
                        </a:stretch>
                      </pic:blipFill>
                      <pic:spPr>
                        <a:xfrm>
                          <a:off x="85344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2" name="image6.png"/>
                        <pic:cNvPicPr>
                          <a:picLocks noChangeAspect="1"/>
                        </pic:cNvPicPr>
                      </pic:nvPicPr>
                      <pic:blipFill>
                        <a:blip r:embed="rId4" cstate="print"/>
                        <a:stretch>
                          <a:fillRect/>
                        </a:stretch>
                      </pic:blipFill>
                      <pic:spPr>
                        <a:xfrm>
                          <a:off x="105918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3" name="image9.png"/>
                        <pic:cNvPicPr>
                          <a:picLocks noChangeAspect="1"/>
                        </pic:cNvPicPr>
                      </pic:nvPicPr>
                      <pic:blipFill>
                        <a:blip r:embed="rId5" cstate="print"/>
                        <a:stretch>
                          <a:fillRect/>
                        </a:stretch>
                      </pic:blipFill>
                      <pic:spPr>
                        <a:xfrm>
                          <a:off x="127254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54" name="image2.png"/>
                        <pic:cNvPicPr>
                          <a:picLocks noChangeAspect="1"/>
                        </pic:cNvPicPr>
                      </pic:nvPicPr>
                      <pic:blipFill>
                        <a:blip r:embed="rId6" cstate="print"/>
                        <a:stretch>
                          <a:fillRect/>
                        </a:stretch>
                      </pic:blipFill>
                      <pic:spPr>
                        <a:xfrm>
                          <a:off x="148590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47" name="image1.png"/>
                        <pic:cNvPicPr>
                          <a:picLocks noChangeAspect="1"/>
                        </pic:cNvPicPr>
                      </pic:nvPicPr>
                      <pic:blipFill>
                        <a:blip r:embed="rId7" cstate="print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48" name="image2.png"/>
                        <pic:cNvPicPr>
                          <a:picLocks noChangeAspect="1"/>
                        </pic:cNvPicPr>
                      </pic:nvPicPr>
                      <pic:blipFill>
                        <a:blip r:embed="rId6" cstate="print"/>
                        <a:stretch>
                          <a:fillRect/>
                        </a:stretch>
                      </pic:blipFill>
                      <pic:spPr>
                        <a:xfrm>
                          <a:off x="21336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</wp:anchor>
          </w:drawing>
        </mc:Choice>
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<w:pict>
            <v:group w14:anchorId="6AC21B74" id="Gruppo 2" o:spid="_x0000_s1026" style="position:absolute;margin-left:59.4pt;margin-top:756.4pt;width:124.5pt;height:7.5pt;z-index:251735552;mso-position-horizontal-relative:page;mso-position-vertical-relative:page" coordsize="15811,9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mage3.png" o:spid="_x0000_s1027" type="#_x0000_t75" style="position:absolute;left:4191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">
                <v:imagedata r:id="rId8" o:title=""/>
              </v:shape>
              <v:shape id="image4.png" o:spid="_x0000_s1028" type="#_x0000_t75" style="position:absolute;left:6400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">
                <v:imagedata r:id="rId9" o:title=""/>
              </v:shape>
              <v:shape id="image5.png" o:spid="_x0000_s1029" type="#_x0000_t75" style="position:absolute;left:8534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">
                <v:imagedata r:id="rId10" o:title=""/>
              </v:shape>
              <v:shape id="image6.png" o:spid="_x0000_s1030" type="#_x0000_t75" style="position:absolute;left:10591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">
                <v:imagedata r:id="rId11" o:title=""/>
              </v:shape>
              <v:shape id="image9.png" o:spid="_x0000_s1031" type="#_x0000_t75" style="position:absolute;left:12725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">
                <v:imagedata r:id="rId12" o:title=""/>
              </v:shape>
              <v:shape id="image2.png" o:spid="_x0000_s1032" type="#_x0000_t75" style="position:absolute;left:14859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">
                <v:imagedata r:id="rId13" o:title=""/>
              </v:shape>
              <v:shape id="image1.png" o:spid="_x0000_s1033" type="#_x0000_t75" style="position:absolute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">
                <v:imagedata r:id="rId14" o:title=""/>
              </v:shape>
              <v:shape id="image2.png" o:spid="_x0000_s1034" type="#_x0000_t75" style="position:absolute;left:2133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">
                <v:imagedata r:id="rId13" o:title=""/>
              </v:shape>
              <w10:wrap type="topAndBottom" anchorx="page" anchory="page"/>
            </v:group>
          </w:pict>
        </mc:Fallback>
      </mc:AlternateContent>
    </w:r>
    <w:r w:rsidR="00CF1E5F" w:rsidRPr="00C955FB">
      <w:rPr>
        <w:rFonts w:asciiTheme="minorHAnsi" w:hAnsiTheme="minorHAnsi" w:cstheme="minorHAnsi"/>
        <w:noProof/>
      </w:rPr>
      <mc:AlternateContent>
        <mc:Choice Requires="wps">
          <w:drawing>
            <wp:anchor distT="0" distB="0" distL="0" distR="0" simplePos="0" relativeHeight="251709952" behindDoc="1" locked="0" layoutInCell="1" allowOverlap="1" wp14:anchorId="66B0C844" wp14:editId="3E49DF98">
              <wp:simplePos x="0" y="0"/>
              <wp:positionH relativeFrom="page">
                <wp:posOffset>2495550</wp:posOffset>
              </wp:positionH>
              <wp:positionV relativeFrom="paragraph">
                <wp:posOffset>49530</wp:posOffset>
              </wp:positionV>
              <wp:extent cx="4273550" cy="1270"/>
              <wp:effectExtent l="0" t="0" r="0" b="0"/>
              <wp:wrapTopAndBottom/>
              <wp:docPr id="56" name="Forma libre: forma 5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/>
                    </wps:cNvSpPr>
                    <wps:spPr bwMode="auto">
                      <a:xfrm>
                        <a:off x="0" y="0"/>
                        <a:ext cx="4273550" cy="1270"/>
                      </a:xfrm>
                      <a:custGeom>
                        <a:avLst/>
                        <a:gdLst>
                          <a:gd name="T0" fmla="+- 0 3930 3930"/>
                          <a:gd name="T1" fmla="*/ T0 w 6730"/>
                          <a:gd name="T2" fmla="+- 0 10660 3930"/>
                          <a:gd name="T3" fmla="*/ T2 w 6730"/>
                        </a:gdLst>
                        <a:ahLst/>
                        <a:cxnLst>
                          <a:cxn ang="0">
                            <a:pos x="T1" y="0"/>
                          </a:cxn>
                          <a:cxn ang="0">
                            <a:pos x="T3" y="0"/>
                          </a:cxn>
                        </a:cxnLst>
                        <a:rect l="0" t="0" r="r" b="b"/>
                        <a:pathLst>
                          <a:path w="6730">
                            <a:moveTo>
                              <a:pt x="0" y="0"/>
                            </a:moveTo>
                            <a:lnTo>
                              <a:pt x="6730" y="0"/>
                            </a:lnTo>
                          </a:path>
                        </a:pathLst>
                      </a:custGeom>
                      <a:noFill/>
                      <a:ln w="28551">
                        <a:solidFill>
                          <a:srgbClr val="000000"/>
                        </a:solidFill>
                        <a:prstDash val="solid"/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<w:pict>
            <v:shape w14:anchorId="2EE5D194" id="Forma libre: forma 56" o:spid="_x0000_s1026" style="position:absolute;margin-left:196.5pt;margin-top:3.9pt;width:336.5pt;height:.1pt;z-index:-251606528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coordsize="6730,12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" path="m,l6730,e" filled="f" strokeweight=".79308mm">
              <v:path arrowok="t" o:connecttype="custom" o:connectlocs="0,0;4273550,0" o:connectangles="0,0"/>
              <w10:wrap type="topAndBottom" anchorx="page"/>
            </v:shape>
          </w:pict>
        </mc:Fallback>
      </mc:AlternateContent>
    </w:r>
  </w:p>
  <w:p w14:paraId="13A8FA11" w14:textId="01A7631D" w:rsidR="00CF1E5F" w:rsidRPr="00C955FB" w:rsidRDefault="0015329E" w:rsidP="0041726B">
    <w:pPr>
      <w:pStyle w:val="Corpotesto"/>
      <w:spacing w:before="120" w:line="278" w:lineRule="auto"/>
      <w:ind w:left="2852" w:right="113"/>
      <w:jc w:val="both"/>
      <w:rPr>
        <w:rFonts w:asciiTheme="minorHAnsi" w:hAnsiTheme="minorHAnsi" w:cstheme="minorHAnsi"/>
      </w:rPr>
    </w:pPr>
    <w:r w:rsidRPr="00C955FB">
      <w:rPr>
        <w:rFonts w:asciiTheme="minorHAnsi" w:hAnsiTheme="minorHAnsi" w:cstheme="minorHAnsi"/>
        <w:noProof/>
      </w:rPr>
      <w:drawing>
        <wp:anchor distT="0" distB="0" distL="0" distR="0" simplePos="0" relativeHeight="251647488" behindDoc="0" locked="0" layoutInCell="1" allowOverlap="1" wp14:anchorId="186DFF9F" wp14:editId="5A168DB1">
          <wp:simplePos x="0" y="0"/>
          <wp:positionH relativeFrom="page">
            <wp:posOffset>756285</wp:posOffset>
          </wp:positionH>
          <wp:positionV relativeFrom="paragraph">
            <wp:posOffset>64770</wp:posOffset>
          </wp:positionV>
          <wp:extent cx="1636395" cy="342265"/>
          <wp:effectExtent l="0" t="0" r="0" b="635"/>
          <wp:wrapNone/>
          <wp:docPr id="12" name="image10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6" name="image10.png"/>
                  <pic:cNvPicPr/>
                </pic:nvPicPr>
                <pic:blipFill>
                  <a:blip r:embed="rId15" cstate="print"/>
                  <a:stretch>
                    <a:fillRect/>
                  </a:stretch>
                </pic:blipFill>
                <pic:spPr>
                  <a:xfrm>
                    <a:off x="0" y="0"/>
                    <a:ext cx="1636395" cy="342265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CF1E5F" w:rsidRPr="00C955FB">
      <w:rPr>
        <w:rFonts w:asciiTheme="minorHAnsi" w:hAnsiTheme="minorHAnsi" w:cstheme="minorHAnsi"/>
      </w:rPr>
      <w:t>"The European Commission support for the production of this publication does not constitute endorsement of</w:t>
    </w:r>
    <w:r w:rsidR="00CF1E5F" w:rsidRPr="00C955FB">
      <w:rPr>
        <w:rFonts w:asciiTheme="minorHAnsi" w:hAnsiTheme="minorHAnsi" w:cstheme="minorHAnsi"/>
        <w:spacing w:val="1"/>
      </w:rPr>
      <w:t xml:space="preserve"> </w:t>
    </w:r>
    <w:r w:rsidR="00CF1E5F" w:rsidRPr="00C955FB">
      <w:rPr>
        <w:rFonts w:asciiTheme="minorHAnsi" w:hAnsiTheme="minorHAnsi" w:cstheme="minorHAnsi"/>
      </w:rPr>
      <w:t>the contents which reflects the views only of the authors, and the Commission cannot be held responsible for</w:t>
    </w:r>
    <w:r w:rsidR="00CF1E5F" w:rsidRPr="00C955FB">
      <w:rPr>
        <w:rFonts w:asciiTheme="minorHAnsi" w:hAnsiTheme="minorHAnsi" w:cstheme="minorHAnsi"/>
        <w:spacing w:val="1"/>
      </w:rPr>
      <w:t xml:space="preserve"> </w:t>
    </w:r>
    <w:r w:rsidR="00CF1E5F" w:rsidRPr="00C955FB">
      <w:rPr>
        <w:rFonts w:asciiTheme="minorHAnsi" w:hAnsiTheme="minorHAnsi" w:cstheme="minorHAnsi"/>
      </w:rPr>
      <w:t>any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use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which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may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be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made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of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the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information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contained</w:t>
    </w:r>
    <w:r w:rsidR="00CF1E5F" w:rsidRPr="00C955FB">
      <w:rPr>
        <w:rFonts w:asciiTheme="minorHAnsi" w:hAnsiTheme="minorHAnsi" w:cstheme="minorHAnsi"/>
        <w:spacing w:val="-1"/>
      </w:rPr>
      <w:t xml:space="preserve"> </w:t>
    </w:r>
    <w:r w:rsidR="00CF1E5F" w:rsidRPr="00C955FB">
      <w:rPr>
        <w:rFonts w:asciiTheme="minorHAnsi" w:hAnsiTheme="minorHAnsi" w:cstheme="minorHAnsi"/>
      </w:rPr>
      <w:t>therein."</w:t>
    </w:r>
  </w:p>
  <w:p w14:paraId="0C33CB44" w14:textId="44937B5D" w:rsidR="00CF1E5F" w:rsidRPr="00C955FB" w:rsidRDefault="00CF1E5F">
    <w:pPr>
      <w:pStyle w:val="Pidipagina"/>
      <w:rPr>
        <w:rFonts w:asciiTheme="minorHAnsi" w:hAnsiTheme="minorHAnsi" w:cstheme="minorHAnsi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3899462" w14:textId="77777777" w:rsidR="00BE3193" w:rsidRDefault="00BE3193" w:rsidP="00F82950">
      <w:r>
        <w:separator/>
      </w:r>
    </w:p>
  </w:footnote>
  <w:footnote w:type="continuationSeparator" w:id="0">
    <w:p w14:paraId="5C879EB5" w14:textId="77777777" w:rsidR="00BE3193" w:rsidRDefault="00BE3193" w:rsidP="00F8295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1705BF" w14:textId="7446D693" w:rsidR="00767B05" w:rsidRPr="00835D27" w:rsidRDefault="00432F97" w:rsidP="00767B05">
    <w:pPr>
      <w:pStyle w:val="Corpotesto"/>
      <w:rPr>
        <w:rFonts w:asciiTheme="minorHAnsi" w:hAnsiTheme="minorHAnsi" w:cstheme="minorHAnsi"/>
        <w:b/>
        <w:sz w:val="18"/>
        <w:szCs w:val="12"/>
      </w:rPr>
    </w:pPr>
    <w:r w:rsidRPr="00835D27">
      <w:rPr>
        <w:b/>
        <w:noProof/>
        <w:spacing w:val="130"/>
        <w:sz w:val="20"/>
      </w:rPr>
      <w:drawing>
        <wp:anchor distT="0" distB="0" distL="114300" distR="114300" simplePos="0" relativeHeight="251778560" behindDoc="1" locked="0" layoutInCell="1" allowOverlap="1" wp14:anchorId="50C9EA5E" wp14:editId="6DF8CC86">
          <wp:simplePos x="0" y="0"/>
          <wp:positionH relativeFrom="column">
            <wp:posOffset>4923301</wp:posOffset>
          </wp:positionH>
          <wp:positionV relativeFrom="paragraph">
            <wp:posOffset>1710</wp:posOffset>
          </wp:positionV>
          <wp:extent cx="1252855" cy="815340"/>
          <wp:effectExtent l="0" t="0" r="4445" b="3810"/>
          <wp:wrapNone/>
          <wp:docPr id="11" name="image8.jpe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8" name="image8.jpe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252855" cy="81534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767B05" w:rsidRPr="00835D27">
      <w:rPr>
        <w:rFonts w:asciiTheme="minorHAnsi" w:hAnsiTheme="minorHAnsi" w:cstheme="minorHAnsi"/>
        <w:b/>
        <w:sz w:val="18"/>
        <w:szCs w:val="12"/>
      </w:rPr>
      <w:t>project-reset.eu</w:t>
    </w:r>
  </w:p>
  <w:p w14:paraId="28EFBDEA" w14:textId="24A8A175" w:rsidR="00CF1E5F" w:rsidRDefault="00432F97" w:rsidP="00CF1E5F">
    <w:pPr>
      <w:pStyle w:val="Titolo"/>
      <w:rPr>
        <w:sz w:val="20"/>
      </w:rPr>
    </w:pPr>
    <w:r>
      <w:rPr>
        <w:rFonts w:asciiTheme="minorHAnsi" w:hAnsiTheme="minorHAnsi" w:cstheme="minorHAnsi"/>
        <w:noProof/>
      </w:rPr>
      <mc:AlternateContent>
        <mc:Choice Requires="wpg">
          <w:drawing>
            <wp:anchor distT="0" distB="0" distL="114300" distR="114300" simplePos="0" relativeHeight="251757056" behindDoc="1" locked="0" layoutInCell="1" allowOverlap="1" wp14:anchorId="062E4212" wp14:editId="046C2592">
              <wp:simplePos x="0" y="0"/>
              <wp:positionH relativeFrom="page">
                <wp:posOffset>3902222</wp:posOffset>
              </wp:positionH>
              <wp:positionV relativeFrom="page">
                <wp:posOffset>550545</wp:posOffset>
              </wp:positionV>
              <wp:extent cx="1581150" cy="95250"/>
              <wp:effectExtent l="0" t="0" r="0" b="0"/>
              <wp:wrapNone/>
              <wp:docPr id="281" name="Gruppo 281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1581150" cy="95250"/>
                        <a:chOff x="0" y="0"/>
                        <a:chExt cx="1581150" cy="95250"/>
                      </a:xfrm>
                    </wpg:grpSpPr>
                    <pic:pic xmlns:pic="http://schemas.openxmlformats.org/drawingml/2006/picture">
                      <pic:nvPicPr>
                        <pic:cNvPr id="282" name="image3.png"/>
                        <pic:cNvPicPr>
                          <a:picLocks noChangeAspect="1"/>
                        </pic:cNvPicPr>
                      </pic:nvPicPr>
                      <pic:blipFill>
                        <a:blip r:embed="rId2" cstate="print"/>
                        <a:stretch>
                          <a:fillRect/>
                        </a:stretch>
                      </pic:blipFill>
                      <pic:spPr>
                        <a:xfrm>
                          <a:off x="41910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3" name="image4.png"/>
                        <pic:cNvPicPr>
                          <a:picLocks noChangeAspect="1"/>
                        </pic:cNvPicPr>
                      </pic:nvPicPr>
                      <pic:blipFill>
                        <a:blip r:embed="rId3" cstate="print"/>
                        <a:stretch>
                          <a:fillRect/>
                        </a:stretch>
                      </pic:blipFill>
                      <pic:spPr>
                        <a:xfrm>
                          <a:off x="64008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4" name="image5.png"/>
                        <pic:cNvPicPr>
                          <a:picLocks noChangeAspect="1"/>
                        </pic:cNvPicPr>
                      </pic:nvPicPr>
                      <pic:blipFill>
                        <a:blip r:embed="rId4" cstate="print"/>
                        <a:stretch>
                          <a:fillRect/>
                        </a:stretch>
                      </pic:blipFill>
                      <pic:spPr>
                        <a:xfrm>
                          <a:off x="85344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5" name="image6.png"/>
                        <pic:cNvPicPr>
                          <a:picLocks noChangeAspect="1"/>
                        </pic:cNvPicPr>
                      </pic:nvPicPr>
                      <pic:blipFill>
                        <a:blip r:embed="rId5" cstate="print"/>
                        <a:stretch>
                          <a:fillRect/>
                        </a:stretch>
                      </pic:blipFill>
                      <pic:spPr>
                        <a:xfrm>
                          <a:off x="105918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6" name="image9.png"/>
                        <pic:cNvPicPr>
                          <a:picLocks noChangeAspect="1"/>
                        </pic:cNvPicPr>
                      </pic:nvPicPr>
                      <pic:blipFill>
                        <a:blip r:embed="rId6" cstate="print"/>
                        <a:stretch>
                          <a:fillRect/>
                        </a:stretch>
                      </pic:blipFill>
                      <pic:spPr>
                        <a:xfrm>
                          <a:off x="127254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7" name="image2.png"/>
                        <pic:cNvPicPr>
                          <a:picLocks noChangeAspect="1"/>
                        </pic:cNvPicPr>
                      </pic:nvPicPr>
                      <pic:blipFill>
                        <a:blip r:embed="rId7" cstate="print"/>
                        <a:stretch>
                          <a:fillRect/>
                        </a:stretch>
                      </pic:blipFill>
                      <pic:spPr>
                        <a:xfrm>
                          <a:off x="148590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8" name="image1.png"/>
                        <pic:cNvPicPr>
                          <a:picLocks noChangeAspect="1"/>
                        </pic:cNvPicPr>
                      </pic:nvPicPr>
                      <pic:blipFill>
                        <a:blip r:embed="rId8" cstate="print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89" name="image2.png"/>
                        <pic:cNvPicPr>
                          <a:picLocks noChangeAspect="1"/>
                        </pic:cNvPicPr>
                      </pic:nvPicPr>
                      <pic:blipFill>
                        <a:blip r:embed="rId7" cstate="print"/>
                        <a:stretch>
                          <a:fillRect/>
                        </a:stretch>
                      </pic:blipFill>
                      <pic:spPr>
                        <a:xfrm>
                          <a:off x="213360" y="0"/>
                          <a:ext cx="95250" cy="95250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</wp:anchor>
          </w:drawing>
        </mc:Choice>
        <mc:Fallback xmlns:oel="http://schemas.microsoft.com/office/2019/extlst" xmlns:w16cex="http://schemas.microsoft.com/office/word/2018/wordml/cex" xmlns:w16="http://schemas.microsoft.com/office/word/2018/wordml" xmlns:w16sdtdh="http://schemas.microsoft.com/office/word/2020/wordml/sdtdatahash">
          <w:pict>
            <v:group w14:anchorId="01ECF51B" id="Gruppo 281" o:spid="_x0000_s1026" style="position:absolute;margin-left:307.25pt;margin-top:43.35pt;width:124.5pt;height:7.5pt;z-index:-251559424;mso-position-horizontal-relative:page;mso-position-vertical-relative:page" coordsize="15811,9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mage3.png" o:spid="_x0000_s1027" type="#_x0000_t75" style="position:absolute;left:4191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">
                <v:imagedata r:id="rId9" o:title=""/>
              </v:shape>
              <v:shape id="image4.png" o:spid="_x0000_s1028" type="#_x0000_t75" style="position:absolute;left:6400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">
                <v:imagedata r:id="rId10" o:title=""/>
              </v:shape>
              <v:shape id="image5.png" o:spid="_x0000_s1029" type="#_x0000_t75" style="position:absolute;left:8534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">
                <v:imagedata r:id="rId11" o:title=""/>
              </v:shape>
              <v:shape id="image6.png" o:spid="_x0000_s1030" type="#_x0000_t75" style="position:absolute;left:10591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">
                <v:imagedata r:id="rId12" o:title=""/>
              </v:shape>
              <v:shape id="image9.png" o:spid="_x0000_s1031" type="#_x0000_t75" style="position:absolute;left:12725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">
                <v:imagedata r:id="rId13" o:title=""/>
              </v:shape>
              <v:shape id="image2.png" o:spid="_x0000_s1032" type="#_x0000_t75" style="position:absolute;left:14859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">
                <v:imagedata r:id="rId14" o:title=""/>
              </v:shape>
              <v:shape id="image1.png" o:spid="_x0000_s1033" type="#_x0000_t75" style="position:absolute;width:952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">
                <v:imagedata r:id="rId15" o:title=""/>
              </v:shape>
              <v:shape id="image2.png" o:spid="_x0000_s1034" type="#_x0000_t75" style="position:absolute;left:2133;width:953;height:9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">
                <v:imagedata r:id="rId14" o:title=""/>
              </v:shape>
              <w10:wrap anchorx="page" anchory="page"/>
            </v:group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5267EA"/>
    <w:multiLevelType w:val="hybridMultilevel"/>
    <w:tmpl w:val="B186FACE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04100017">
      <w:start w:val="1"/>
      <w:numFmt w:val="lowerLetter"/>
      <w:lvlText w:val="%2)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6AA1E7B"/>
    <w:multiLevelType w:val="hybridMultilevel"/>
    <w:tmpl w:val="EDE64A48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04100017">
      <w:start w:val="1"/>
      <w:numFmt w:val="lowerLetter"/>
      <w:lvlText w:val="%2)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FBA2086"/>
    <w:multiLevelType w:val="hybridMultilevel"/>
    <w:tmpl w:val="E70EB376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04100017">
      <w:start w:val="1"/>
      <w:numFmt w:val="lowerLetter"/>
      <w:lvlText w:val="%2)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13867B4"/>
    <w:multiLevelType w:val="hybridMultilevel"/>
    <w:tmpl w:val="862CB67A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04100017">
      <w:start w:val="1"/>
      <w:numFmt w:val="lowerLetter"/>
      <w:lvlText w:val="%2)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7FB539D"/>
    <w:multiLevelType w:val="hybridMultilevel"/>
    <w:tmpl w:val="0C4069E6"/>
    <w:lvl w:ilvl="0" w:tplc="04100017">
      <w:start w:val="1"/>
      <w:numFmt w:val="lowerLetter"/>
      <w:lvlText w:val="%1)"/>
      <w:lvlJc w:val="left"/>
      <w:pPr>
        <w:ind w:left="1440" w:hanging="360"/>
      </w:p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3BA323DD"/>
    <w:multiLevelType w:val="hybridMultilevel"/>
    <w:tmpl w:val="295AADFE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04100017">
      <w:start w:val="1"/>
      <w:numFmt w:val="lowerLetter"/>
      <w:lvlText w:val="%2)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C0B2FED"/>
    <w:multiLevelType w:val="hybridMultilevel"/>
    <w:tmpl w:val="B1B4BC7E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04100017">
      <w:start w:val="1"/>
      <w:numFmt w:val="lowerLetter"/>
      <w:lvlText w:val="%2)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DF64198"/>
    <w:multiLevelType w:val="hybridMultilevel"/>
    <w:tmpl w:val="2D8CD91E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04100017">
      <w:start w:val="1"/>
      <w:numFmt w:val="lowerLetter"/>
      <w:lvlText w:val="%2)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05A5863"/>
    <w:multiLevelType w:val="hybridMultilevel"/>
    <w:tmpl w:val="51127532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87F534A"/>
    <w:multiLevelType w:val="hybridMultilevel"/>
    <w:tmpl w:val="0C4AAF6C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04100017">
      <w:start w:val="1"/>
      <w:numFmt w:val="lowerLetter"/>
      <w:lvlText w:val="%2)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AC34088"/>
    <w:multiLevelType w:val="hybridMultilevel"/>
    <w:tmpl w:val="DFDA501E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04100017">
      <w:start w:val="1"/>
      <w:numFmt w:val="lowerLetter"/>
      <w:lvlText w:val="%2)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BE652E8"/>
    <w:multiLevelType w:val="hybridMultilevel"/>
    <w:tmpl w:val="C4022BE8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BDD584C"/>
    <w:multiLevelType w:val="hybridMultilevel"/>
    <w:tmpl w:val="62F4C222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04100017">
      <w:start w:val="1"/>
      <w:numFmt w:val="lowerLetter"/>
      <w:lvlText w:val="%2)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9893ED4"/>
    <w:multiLevelType w:val="hybridMultilevel"/>
    <w:tmpl w:val="511C12E2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CD0CD09C">
      <w:numFmt w:val="bullet"/>
      <w:lvlText w:val="-"/>
      <w:lvlJc w:val="left"/>
      <w:pPr>
        <w:ind w:left="1440" w:hanging="360"/>
      </w:pPr>
      <w:rPr>
        <w:rFonts w:ascii="Calibri Light" w:eastAsia="Arial MT" w:hAnsi="Calibri Light" w:cs="Calibri Light" w:hint="default"/>
      </w:r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BFD6E52"/>
    <w:multiLevelType w:val="hybridMultilevel"/>
    <w:tmpl w:val="27E24C8E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04100017">
      <w:start w:val="1"/>
      <w:numFmt w:val="lowerLetter"/>
      <w:lvlText w:val="%2)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FCB5333"/>
    <w:multiLevelType w:val="hybridMultilevel"/>
    <w:tmpl w:val="23D4CC20"/>
    <w:lvl w:ilvl="0" w:tplc="04100017">
      <w:start w:val="1"/>
      <w:numFmt w:val="lowerLetter"/>
      <w:lvlText w:val="%1)"/>
      <w:lvlJc w:val="left"/>
      <w:pPr>
        <w:ind w:left="720" w:hanging="360"/>
      </w:pPr>
    </w:lvl>
    <w:lvl w:ilvl="1" w:tplc="04100017">
      <w:start w:val="1"/>
      <w:numFmt w:val="lowerLetter"/>
      <w:lvlText w:val="%2)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11"/>
  </w:num>
  <w:num w:numId="3">
    <w:abstractNumId w:val="13"/>
  </w:num>
  <w:num w:numId="4">
    <w:abstractNumId w:val="9"/>
  </w:num>
  <w:num w:numId="5">
    <w:abstractNumId w:val="2"/>
  </w:num>
  <w:num w:numId="6">
    <w:abstractNumId w:val="6"/>
  </w:num>
  <w:num w:numId="7">
    <w:abstractNumId w:val="10"/>
  </w:num>
  <w:num w:numId="8">
    <w:abstractNumId w:val="12"/>
  </w:num>
  <w:num w:numId="9">
    <w:abstractNumId w:val="15"/>
  </w:num>
  <w:num w:numId="10">
    <w:abstractNumId w:val="14"/>
  </w:num>
  <w:num w:numId="11">
    <w:abstractNumId w:val="5"/>
  </w:num>
  <w:num w:numId="12">
    <w:abstractNumId w:val="3"/>
  </w:num>
  <w:num w:numId="13">
    <w:abstractNumId w:val="1"/>
  </w:num>
  <w:num w:numId="14">
    <w:abstractNumId w:val="4"/>
  </w:num>
  <w:num w:numId="15">
    <w:abstractNumId w:val="0"/>
  </w:num>
  <w:num w:numId="16">
    <w:abstractNumId w:val="7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369B6"/>
    <w:rsid w:val="00020B8C"/>
    <w:rsid w:val="000344DB"/>
    <w:rsid w:val="000425C1"/>
    <w:rsid w:val="00057F09"/>
    <w:rsid w:val="00063633"/>
    <w:rsid w:val="000863F7"/>
    <w:rsid w:val="00095E94"/>
    <w:rsid w:val="000A6A60"/>
    <w:rsid w:val="000A735A"/>
    <w:rsid w:val="000B3832"/>
    <w:rsid w:val="000C045A"/>
    <w:rsid w:val="000C5652"/>
    <w:rsid w:val="000F22EB"/>
    <w:rsid w:val="00106C40"/>
    <w:rsid w:val="001168F2"/>
    <w:rsid w:val="00120689"/>
    <w:rsid w:val="0015329E"/>
    <w:rsid w:val="0015732E"/>
    <w:rsid w:val="0017253A"/>
    <w:rsid w:val="00177662"/>
    <w:rsid w:val="00182684"/>
    <w:rsid w:val="001A1C89"/>
    <w:rsid w:val="001A3B6D"/>
    <w:rsid w:val="001C4DE8"/>
    <w:rsid w:val="001C694F"/>
    <w:rsid w:val="001E2B4D"/>
    <w:rsid w:val="0020136F"/>
    <w:rsid w:val="002648C7"/>
    <w:rsid w:val="00274F08"/>
    <w:rsid w:val="002756D4"/>
    <w:rsid w:val="00290EC1"/>
    <w:rsid w:val="002A5393"/>
    <w:rsid w:val="002B65A4"/>
    <w:rsid w:val="002B7CD7"/>
    <w:rsid w:val="002C0026"/>
    <w:rsid w:val="002C7DA8"/>
    <w:rsid w:val="002E1450"/>
    <w:rsid w:val="002E37E4"/>
    <w:rsid w:val="002E3EBB"/>
    <w:rsid w:val="002F544F"/>
    <w:rsid w:val="00324610"/>
    <w:rsid w:val="003369B6"/>
    <w:rsid w:val="00346B3E"/>
    <w:rsid w:val="00366B90"/>
    <w:rsid w:val="00385D60"/>
    <w:rsid w:val="0039495B"/>
    <w:rsid w:val="003C6A93"/>
    <w:rsid w:val="003E4FAB"/>
    <w:rsid w:val="003F0C09"/>
    <w:rsid w:val="003F7264"/>
    <w:rsid w:val="004109A5"/>
    <w:rsid w:val="00415096"/>
    <w:rsid w:val="0041726B"/>
    <w:rsid w:val="004279A0"/>
    <w:rsid w:val="00432F97"/>
    <w:rsid w:val="004347A9"/>
    <w:rsid w:val="00441E4C"/>
    <w:rsid w:val="00445923"/>
    <w:rsid w:val="004520AC"/>
    <w:rsid w:val="004A01B6"/>
    <w:rsid w:val="004C4E9A"/>
    <w:rsid w:val="004D0D2F"/>
    <w:rsid w:val="004D44B8"/>
    <w:rsid w:val="004D79AF"/>
    <w:rsid w:val="004F05C4"/>
    <w:rsid w:val="00506D6C"/>
    <w:rsid w:val="0050733A"/>
    <w:rsid w:val="00510364"/>
    <w:rsid w:val="00516BDF"/>
    <w:rsid w:val="00527ADB"/>
    <w:rsid w:val="005355C0"/>
    <w:rsid w:val="00546534"/>
    <w:rsid w:val="0054751D"/>
    <w:rsid w:val="00554EF3"/>
    <w:rsid w:val="00572835"/>
    <w:rsid w:val="0057794D"/>
    <w:rsid w:val="00582EF6"/>
    <w:rsid w:val="00594E49"/>
    <w:rsid w:val="00596ACB"/>
    <w:rsid w:val="005A372C"/>
    <w:rsid w:val="005A47BC"/>
    <w:rsid w:val="005A6FDC"/>
    <w:rsid w:val="005A7204"/>
    <w:rsid w:val="005C42FD"/>
    <w:rsid w:val="005E5F1D"/>
    <w:rsid w:val="005E775B"/>
    <w:rsid w:val="00655ED9"/>
    <w:rsid w:val="00664010"/>
    <w:rsid w:val="00670DB3"/>
    <w:rsid w:val="0067243E"/>
    <w:rsid w:val="00676CDF"/>
    <w:rsid w:val="00681D24"/>
    <w:rsid w:val="00682988"/>
    <w:rsid w:val="00692788"/>
    <w:rsid w:val="00692D17"/>
    <w:rsid w:val="00696762"/>
    <w:rsid w:val="006B1DC7"/>
    <w:rsid w:val="006B6B92"/>
    <w:rsid w:val="006C2783"/>
    <w:rsid w:val="006D2F35"/>
    <w:rsid w:val="007037D3"/>
    <w:rsid w:val="007068FB"/>
    <w:rsid w:val="00723B7F"/>
    <w:rsid w:val="00732E45"/>
    <w:rsid w:val="00735E01"/>
    <w:rsid w:val="007374B0"/>
    <w:rsid w:val="00742FC3"/>
    <w:rsid w:val="00744162"/>
    <w:rsid w:val="00767B05"/>
    <w:rsid w:val="007C3813"/>
    <w:rsid w:val="007C4CD5"/>
    <w:rsid w:val="007C7B56"/>
    <w:rsid w:val="007E72AE"/>
    <w:rsid w:val="00806095"/>
    <w:rsid w:val="00807D27"/>
    <w:rsid w:val="008211F9"/>
    <w:rsid w:val="00835D27"/>
    <w:rsid w:val="00837B07"/>
    <w:rsid w:val="00842320"/>
    <w:rsid w:val="0085478F"/>
    <w:rsid w:val="00877E5E"/>
    <w:rsid w:val="0088019B"/>
    <w:rsid w:val="00882DE5"/>
    <w:rsid w:val="008848E5"/>
    <w:rsid w:val="00893366"/>
    <w:rsid w:val="008D6C3E"/>
    <w:rsid w:val="008F1446"/>
    <w:rsid w:val="00922256"/>
    <w:rsid w:val="009261B1"/>
    <w:rsid w:val="00937EEA"/>
    <w:rsid w:val="00957548"/>
    <w:rsid w:val="00960425"/>
    <w:rsid w:val="00973C1A"/>
    <w:rsid w:val="00977E79"/>
    <w:rsid w:val="00985613"/>
    <w:rsid w:val="00997F97"/>
    <w:rsid w:val="009A5A38"/>
    <w:rsid w:val="009A75AF"/>
    <w:rsid w:val="009B6AF5"/>
    <w:rsid w:val="009B7CA2"/>
    <w:rsid w:val="009C7FAF"/>
    <w:rsid w:val="009E21DC"/>
    <w:rsid w:val="009E49B9"/>
    <w:rsid w:val="009F2234"/>
    <w:rsid w:val="009F3434"/>
    <w:rsid w:val="00A05AC7"/>
    <w:rsid w:val="00A20148"/>
    <w:rsid w:val="00A20FEA"/>
    <w:rsid w:val="00A264AB"/>
    <w:rsid w:val="00A34401"/>
    <w:rsid w:val="00A42815"/>
    <w:rsid w:val="00A62960"/>
    <w:rsid w:val="00A75CCF"/>
    <w:rsid w:val="00A93D68"/>
    <w:rsid w:val="00A977EF"/>
    <w:rsid w:val="00AB7981"/>
    <w:rsid w:val="00AD4988"/>
    <w:rsid w:val="00AE0CA7"/>
    <w:rsid w:val="00AE36BC"/>
    <w:rsid w:val="00AF020B"/>
    <w:rsid w:val="00B2783C"/>
    <w:rsid w:val="00B50B08"/>
    <w:rsid w:val="00B50FB6"/>
    <w:rsid w:val="00B521E3"/>
    <w:rsid w:val="00BA1051"/>
    <w:rsid w:val="00BA1EA6"/>
    <w:rsid w:val="00BA556E"/>
    <w:rsid w:val="00BC54E8"/>
    <w:rsid w:val="00BD1717"/>
    <w:rsid w:val="00BE3193"/>
    <w:rsid w:val="00BE6856"/>
    <w:rsid w:val="00BF04B2"/>
    <w:rsid w:val="00BF4771"/>
    <w:rsid w:val="00C02CEA"/>
    <w:rsid w:val="00C051E0"/>
    <w:rsid w:val="00C1125B"/>
    <w:rsid w:val="00C17166"/>
    <w:rsid w:val="00C223C7"/>
    <w:rsid w:val="00C25CAD"/>
    <w:rsid w:val="00C54216"/>
    <w:rsid w:val="00C65C07"/>
    <w:rsid w:val="00C715E5"/>
    <w:rsid w:val="00C76A50"/>
    <w:rsid w:val="00C845E2"/>
    <w:rsid w:val="00C923D4"/>
    <w:rsid w:val="00C93728"/>
    <w:rsid w:val="00C955FB"/>
    <w:rsid w:val="00CC4FDD"/>
    <w:rsid w:val="00CC6589"/>
    <w:rsid w:val="00CF1E5F"/>
    <w:rsid w:val="00CF3E30"/>
    <w:rsid w:val="00D14D5B"/>
    <w:rsid w:val="00D211C8"/>
    <w:rsid w:val="00D26BAE"/>
    <w:rsid w:val="00D36951"/>
    <w:rsid w:val="00D37F20"/>
    <w:rsid w:val="00D42F7A"/>
    <w:rsid w:val="00D4385B"/>
    <w:rsid w:val="00D447AF"/>
    <w:rsid w:val="00D46631"/>
    <w:rsid w:val="00D50FB7"/>
    <w:rsid w:val="00D55F61"/>
    <w:rsid w:val="00D90C59"/>
    <w:rsid w:val="00D92AA0"/>
    <w:rsid w:val="00D95B1D"/>
    <w:rsid w:val="00DA1C53"/>
    <w:rsid w:val="00DB42C8"/>
    <w:rsid w:val="00DB6F22"/>
    <w:rsid w:val="00DC2112"/>
    <w:rsid w:val="00DD1919"/>
    <w:rsid w:val="00DE3978"/>
    <w:rsid w:val="00DE616C"/>
    <w:rsid w:val="00DF0EF7"/>
    <w:rsid w:val="00DF5582"/>
    <w:rsid w:val="00E0330B"/>
    <w:rsid w:val="00E17AA7"/>
    <w:rsid w:val="00E24DF9"/>
    <w:rsid w:val="00E2766E"/>
    <w:rsid w:val="00E37053"/>
    <w:rsid w:val="00E44488"/>
    <w:rsid w:val="00E6678A"/>
    <w:rsid w:val="00E77B31"/>
    <w:rsid w:val="00E9486A"/>
    <w:rsid w:val="00E95B32"/>
    <w:rsid w:val="00EA0E97"/>
    <w:rsid w:val="00EC0399"/>
    <w:rsid w:val="00EC34C4"/>
    <w:rsid w:val="00EE7458"/>
    <w:rsid w:val="00F0175A"/>
    <w:rsid w:val="00F02158"/>
    <w:rsid w:val="00F25416"/>
    <w:rsid w:val="00F357A8"/>
    <w:rsid w:val="00F370D2"/>
    <w:rsid w:val="00F61525"/>
    <w:rsid w:val="00F76B8D"/>
    <w:rsid w:val="00F81378"/>
    <w:rsid w:val="00F82950"/>
    <w:rsid w:val="00F9030D"/>
    <w:rsid w:val="00FA091B"/>
    <w:rsid w:val="00FA3117"/>
    <w:rsid w:val="00FA3A61"/>
    <w:rsid w:val="00FC5B1E"/>
    <w:rsid w:val="00FD2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3ABFFE9"/>
  <w15:docId w15:val="{FCB5D517-1A07-42EA-9072-2BAF7AFEB5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e">
    <w:name w:val="Normal"/>
    <w:qFormat/>
    <w:rsid w:val="00E24DF9"/>
    <w:rPr>
      <w:rFonts w:ascii="Arial MT" w:eastAsia="Arial MT" w:hAnsi="Arial MT" w:cs="Arial MT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Corpotesto">
    <w:name w:val="Body Text"/>
    <w:basedOn w:val="Normale"/>
    <w:link w:val="CorpotestoCarattere"/>
    <w:uiPriority w:val="1"/>
    <w:qFormat/>
    <w:rPr>
      <w:sz w:val="14"/>
      <w:szCs w:val="14"/>
    </w:rPr>
  </w:style>
  <w:style w:type="paragraph" w:styleId="Titolo">
    <w:name w:val="Title"/>
    <w:basedOn w:val="Normale"/>
    <w:uiPriority w:val="10"/>
    <w:qFormat/>
    <w:pPr>
      <w:ind w:left="4861"/>
    </w:pPr>
    <w:rPr>
      <w:rFonts w:ascii="Times New Roman" w:eastAsia="Times New Roman" w:hAnsi="Times New Roman" w:cs="Times New Roman"/>
      <w:sz w:val="15"/>
      <w:szCs w:val="15"/>
    </w:rPr>
  </w:style>
  <w:style w:type="paragraph" w:styleId="Paragrafoelenco">
    <w:name w:val="List Paragraph"/>
    <w:basedOn w:val="Normale"/>
    <w:qFormat/>
  </w:style>
  <w:style w:type="paragraph" w:customStyle="1" w:styleId="TableParagraph">
    <w:name w:val="Table Paragraph"/>
    <w:basedOn w:val="Normale"/>
    <w:uiPriority w:val="1"/>
    <w:qFormat/>
  </w:style>
  <w:style w:type="paragraph" w:styleId="Intestazione">
    <w:name w:val="header"/>
    <w:basedOn w:val="Normale"/>
    <w:link w:val="IntestazioneCarattere"/>
    <w:uiPriority w:val="99"/>
    <w:unhideWhenUsed/>
    <w:rsid w:val="00F82950"/>
    <w:pPr>
      <w:tabs>
        <w:tab w:val="center" w:pos="4252"/>
        <w:tab w:val="right" w:pos="8504"/>
      </w:tabs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F82950"/>
    <w:rPr>
      <w:rFonts w:ascii="Arial MT" w:eastAsia="Arial MT" w:hAnsi="Arial MT" w:cs="Arial MT"/>
    </w:rPr>
  </w:style>
  <w:style w:type="paragraph" w:styleId="Pidipagina">
    <w:name w:val="footer"/>
    <w:basedOn w:val="Normale"/>
    <w:link w:val="PidipaginaCarattere"/>
    <w:uiPriority w:val="99"/>
    <w:unhideWhenUsed/>
    <w:rsid w:val="00F82950"/>
    <w:pPr>
      <w:tabs>
        <w:tab w:val="center" w:pos="4252"/>
        <w:tab w:val="right" w:pos="8504"/>
      </w:tabs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F82950"/>
    <w:rPr>
      <w:rFonts w:ascii="Arial MT" w:eastAsia="Arial MT" w:hAnsi="Arial MT" w:cs="Arial MT"/>
    </w:rPr>
  </w:style>
  <w:style w:type="table" w:customStyle="1" w:styleId="Tablaconcuadrcula1">
    <w:name w:val="Tabla con cuadrícula1"/>
    <w:basedOn w:val="Tabellanormale"/>
    <w:next w:val="Grigliatabella"/>
    <w:uiPriority w:val="39"/>
    <w:rsid w:val="00692788"/>
    <w:pPr>
      <w:widowControl/>
      <w:autoSpaceDE/>
      <w:autoSpaceDN/>
    </w:pPr>
    <w:rPr>
      <w:rFonts w:eastAsia="Times New Roman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gliatabella">
    <w:name w:val="Table Grid"/>
    <w:basedOn w:val="Tabellanormale"/>
    <w:uiPriority w:val="39"/>
    <w:rsid w:val="0069278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llegamentoipertestuale">
    <w:name w:val="Hyperlink"/>
    <w:basedOn w:val="Carpredefinitoparagrafo"/>
    <w:rsid w:val="001E2B4D"/>
    <w:rPr>
      <w:color w:val="0563C1"/>
      <w:u w:val="single"/>
    </w:rPr>
  </w:style>
  <w:style w:type="character" w:styleId="Menzionenonrisolta">
    <w:name w:val="Unresolved Mention"/>
    <w:basedOn w:val="Carpredefinitoparagrafo"/>
    <w:uiPriority w:val="99"/>
    <w:semiHidden/>
    <w:unhideWhenUsed/>
    <w:rsid w:val="00C1125B"/>
    <w:rPr>
      <w:color w:val="605E5C"/>
      <w:shd w:val="clear" w:color="auto" w:fill="E1DFDD"/>
    </w:rPr>
  </w:style>
  <w:style w:type="character" w:styleId="Collegamentovisitato">
    <w:name w:val="FollowedHyperlink"/>
    <w:basedOn w:val="Carpredefinitoparagrafo"/>
    <w:uiPriority w:val="99"/>
    <w:semiHidden/>
    <w:unhideWhenUsed/>
    <w:rsid w:val="00DF5582"/>
    <w:rPr>
      <w:color w:val="800080" w:themeColor="followedHyperlink"/>
      <w:u w:val="single"/>
    </w:rPr>
  </w:style>
  <w:style w:type="character" w:customStyle="1" w:styleId="CorpotestoCarattere">
    <w:name w:val="Corpo testo Carattere"/>
    <w:basedOn w:val="Carpredefinitoparagrafo"/>
    <w:link w:val="Corpotesto"/>
    <w:uiPriority w:val="1"/>
    <w:rsid w:val="00696762"/>
    <w:rPr>
      <w:rFonts w:ascii="Arial MT" w:eastAsia="Arial MT" w:hAnsi="Arial MT" w:cs="Arial MT"/>
      <w:sz w:val="14"/>
      <w:szCs w:val="14"/>
    </w:rPr>
  </w:style>
  <w:style w:type="paragraph" w:styleId="NormaleWeb">
    <w:name w:val="Normal (Web)"/>
    <w:basedOn w:val="Normale"/>
    <w:uiPriority w:val="99"/>
    <w:semiHidden/>
    <w:unhideWhenUsed/>
    <w:rsid w:val="000344DB"/>
    <w:pPr>
      <w:widowControl/>
      <w:autoSpaceDE/>
      <w:autoSpaceDN/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paragraph" w:styleId="Bibliografia">
    <w:name w:val="Bibliography"/>
    <w:basedOn w:val="Normale"/>
    <w:next w:val="Normale"/>
    <w:uiPriority w:val="37"/>
    <w:unhideWhenUsed/>
    <w:rsid w:val="00445923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180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136591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01871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573519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97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42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98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99327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962494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934514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099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57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8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03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410781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171524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31802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2949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87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830856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148492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141334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88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38148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92911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810391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639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51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57865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45557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703089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713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37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18063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38723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04046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649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05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892043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17034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608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1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62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71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05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75752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5650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95287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552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04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2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35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9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33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977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01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61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44633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48840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854692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52112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552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046754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75904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258045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7412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80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673803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43321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43574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304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611693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493139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588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7085991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66932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906281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692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9418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467095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157787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570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3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30577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03607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943195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5808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95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4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83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5879166">
          <w:marLeft w:val="547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505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1028978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78407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714005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88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74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56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72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88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600240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145636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301790">
          <w:marLeft w:val="67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hyperlink" Target="https://docs.google.com/" TargetMode="External"/></Relationships>
</file>

<file path=word/_rels/footer1.xml.rels><?xml version="1.0" encoding="UTF-8" standalone="yes"?>
<Relationships xmlns="http://schemas.openxmlformats.org/package/2006/relationships"><Relationship Id="rId8" Type="http://schemas.openxmlformats.org/officeDocument/2006/relationships/image" Target="media/image9.png"/><Relationship Id="rId13" Type="http://schemas.openxmlformats.org/officeDocument/2006/relationships/image" Target="media/image14.png"/><Relationship Id="rId3" Type="http://schemas.openxmlformats.org/officeDocument/2006/relationships/image" Target="media/image4.png"/><Relationship Id="rId7" Type="http://schemas.openxmlformats.org/officeDocument/2006/relationships/image" Target="media/image8.png"/><Relationship Id="rId12" Type="http://schemas.openxmlformats.org/officeDocument/2006/relationships/image" Target="media/image13.png"/><Relationship Id="rId2" Type="http://schemas.openxmlformats.org/officeDocument/2006/relationships/image" Target="media/image3.png"/><Relationship Id="rId1" Type="http://schemas.openxmlformats.org/officeDocument/2006/relationships/image" Target="media/image2.png"/><Relationship Id="rId6" Type="http://schemas.openxmlformats.org/officeDocument/2006/relationships/image" Target="media/image7.png"/><Relationship Id="rId11" Type="http://schemas.openxmlformats.org/officeDocument/2006/relationships/image" Target="media/image12.png"/><Relationship Id="rId5" Type="http://schemas.openxmlformats.org/officeDocument/2006/relationships/image" Target="media/image6.png"/><Relationship Id="rId15" Type="http://schemas.openxmlformats.org/officeDocument/2006/relationships/image" Target="media/image16.png"/><Relationship Id="rId10" Type="http://schemas.openxmlformats.org/officeDocument/2006/relationships/image" Target="media/image11.png"/><Relationship Id="rId4" Type="http://schemas.openxmlformats.org/officeDocument/2006/relationships/image" Target="media/image5.png"/><Relationship Id="rId9" Type="http://schemas.openxmlformats.org/officeDocument/2006/relationships/image" Target="media/image10.png"/><Relationship Id="rId14" Type="http://schemas.openxmlformats.org/officeDocument/2006/relationships/image" Target="media/image15.png"/></Relationships>
</file>

<file path=word/_rels/header1.xml.rels><?xml version="1.0" encoding="UTF-8" standalone="yes"?>
<Relationships xmlns="http://schemas.openxmlformats.org/package/2006/relationships"><Relationship Id="rId8" Type="http://schemas.openxmlformats.org/officeDocument/2006/relationships/image" Target="media/image8.png"/><Relationship Id="rId13" Type="http://schemas.openxmlformats.org/officeDocument/2006/relationships/image" Target="media/image13.png"/><Relationship Id="rId3" Type="http://schemas.openxmlformats.org/officeDocument/2006/relationships/image" Target="media/image3.png"/><Relationship Id="rId7" Type="http://schemas.openxmlformats.org/officeDocument/2006/relationships/image" Target="media/image7.png"/><Relationship Id="rId12" Type="http://schemas.openxmlformats.org/officeDocument/2006/relationships/image" Target="media/image12.png"/><Relationship Id="rId2" Type="http://schemas.openxmlformats.org/officeDocument/2006/relationships/image" Target="media/image2.png"/><Relationship Id="rId1" Type="http://schemas.openxmlformats.org/officeDocument/2006/relationships/image" Target="media/image1.jpeg"/><Relationship Id="rId6" Type="http://schemas.openxmlformats.org/officeDocument/2006/relationships/image" Target="media/image6.png"/><Relationship Id="rId11" Type="http://schemas.openxmlformats.org/officeDocument/2006/relationships/image" Target="media/image11.png"/><Relationship Id="rId5" Type="http://schemas.openxmlformats.org/officeDocument/2006/relationships/image" Target="media/image5.png"/><Relationship Id="rId15" Type="http://schemas.openxmlformats.org/officeDocument/2006/relationships/image" Target="media/image15.png"/><Relationship Id="rId10" Type="http://schemas.openxmlformats.org/officeDocument/2006/relationships/image" Target="media/image10.png"/><Relationship Id="rId4" Type="http://schemas.openxmlformats.org/officeDocument/2006/relationships/image" Target="media/image4.png"/><Relationship Id="rId9" Type="http://schemas.openxmlformats.org/officeDocument/2006/relationships/image" Target="media/image9.png"/><Relationship Id="rId14" Type="http://schemas.openxmlformats.org/officeDocument/2006/relationships/image" Target="media/image1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BAC3933FF638134982C56DFF735A4D6B" ma:contentTypeVersion="3" ma:contentTypeDescription="Opret et nyt dokument." ma:contentTypeScope="" ma:versionID="b322822f4380a6dfdec70130fb17e3b8">
  <xsd:schema xmlns:xsd="http://www.w3.org/2001/XMLSchema" xmlns:xs="http://www.w3.org/2001/XMLSchema" xmlns:p="http://schemas.microsoft.com/office/2006/metadata/properties" xmlns:ns2="190d8079-725b-46f9-af06-2d9aab7f30cf" targetNamespace="http://schemas.microsoft.com/office/2006/metadata/properties" ma:root="true" ma:fieldsID="f1b61bf9aef2468cc6573d61ced0cf4a" ns2:_="">
    <xsd:import namespace="190d8079-725b-46f9-af06-2d9aab7f30c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90d8079-725b-46f9-af06-2d9aab7f30c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dhol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A0577002-D72A-440D-9120-11590FD4D77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90d8079-725b-46f9-af06-2d9aab7f30c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6143F745-3600-4F8D-840C-2F9415A906E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19</TotalTime>
  <Pages>5</Pages>
  <Words>1072</Words>
  <Characters>6116</Characters>
  <Application>Microsoft Office Word</Application>
  <DocSecurity>0</DocSecurity>
  <Lines>50</Lines>
  <Paragraphs>14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1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rgia Pignat</dc:creator>
  <cp:lastModifiedBy>Francesca Umech</cp:lastModifiedBy>
  <cp:revision>73</cp:revision>
  <dcterms:created xsi:type="dcterms:W3CDTF">2022-09-02T13:26:00Z</dcterms:created>
  <dcterms:modified xsi:type="dcterms:W3CDTF">2023-03-27T08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0"&gt;&lt;session id="HfAlULUX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